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76D327" w14:textId="69A1869B" w:rsidR="00776F1F" w:rsidRPr="0062289E" w:rsidRDefault="00776F1F" w:rsidP="005C0061">
      <w:pPr>
        <w:widowControl/>
        <w:tabs>
          <w:tab w:val="left" w:pos="1156"/>
        </w:tabs>
        <w:jc w:val="center"/>
        <w:rPr>
          <w:rFonts w:ascii="Arial" w:eastAsia="SimSun" w:hAnsi="Arial" w:cs="Arial"/>
          <w:color w:val="000000"/>
          <w:szCs w:val="21"/>
        </w:rPr>
      </w:pPr>
      <w:r w:rsidRPr="0062289E">
        <w:rPr>
          <w:rFonts w:ascii="Arial" w:eastAsia="SimSun" w:hAnsi="Arial" w:cs="Arial" w:hint="eastAsia"/>
          <w:color w:val="000000"/>
          <w:szCs w:val="21"/>
        </w:rPr>
        <w:t>e</w:t>
      </w:r>
      <w:r w:rsidRPr="0062289E">
        <w:rPr>
          <w:rFonts w:ascii="Arial" w:eastAsia="SimSun" w:hAnsi="Arial" w:cs="Arial"/>
          <w:color w:val="000000"/>
          <w:szCs w:val="21"/>
        </w:rPr>
        <w:t>Appendix</w:t>
      </w:r>
      <w:r w:rsidR="00F01963">
        <w:rPr>
          <w:rFonts w:ascii="Arial" w:eastAsia="SimSun" w:hAnsi="Arial" w:cs="Arial"/>
          <w:color w:val="000000"/>
          <w:szCs w:val="21"/>
        </w:rPr>
        <w:t xml:space="preserve"> 1</w:t>
      </w:r>
      <w:r w:rsidRPr="0062289E">
        <w:rPr>
          <w:rFonts w:ascii="Arial" w:eastAsia="SimSun" w:hAnsi="Arial" w:cs="Arial"/>
          <w:color w:val="000000"/>
          <w:szCs w:val="21"/>
        </w:rPr>
        <w:t>. Supplementary Method</w:t>
      </w:r>
    </w:p>
    <w:p w14:paraId="1171ED21" w14:textId="39CA016F" w:rsidR="005C0061" w:rsidRPr="0062289E" w:rsidRDefault="005C0061" w:rsidP="005C0061">
      <w:pPr>
        <w:widowControl/>
        <w:tabs>
          <w:tab w:val="left" w:pos="1156"/>
        </w:tabs>
        <w:spacing w:line="360" w:lineRule="auto"/>
        <w:ind w:firstLineChars="200" w:firstLine="420"/>
        <w:jc w:val="left"/>
        <w:rPr>
          <w:rFonts w:ascii="Arial" w:eastAsia="SimSun" w:hAnsi="Arial" w:cs="Arial"/>
          <w:color w:val="000000"/>
          <w:szCs w:val="21"/>
        </w:rPr>
      </w:pPr>
      <w:r w:rsidRPr="0062289E">
        <w:rPr>
          <w:rFonts w:ascii="Arial" w:eastAsia="SimSun" w:hAnsi="Arial" w:cs="Arial" w:hint="eastAsia"/>
          <w:color w:val="000000"/>
          <w:szCs w:val="21"/>
        </w:rPr>
        <w:t>The rule of thumb as proposed by Orme suggests that the sample size required for the main effects depends on the number of choice tasks (t), the number of alternatives (a), and the number of analysis cells (c) according to the following equation:</w:t>
      </w:r>
    </w:p>
    <w:p w14:paraId="3D9DA27F" w14:textId="0F647969" w:rsidR="005C0061" w:rsidRPr="0062289E" w:rsidRDefault="005C0061" w:rsidP="005C0061">
      <w:pPr>
        <w:widowControl/>
        <w:tabs>
          <w:tab w:val="left" w:pos="1156"/>
        </w:tabs>
        <w:spacing w:line="360" w:lineRule="auto"/>
        <w:ind w:firstLineChars="200" w:firstLine="420"/>
        <w:jc w:val="left"/>
        <w:rPr>
          <w:rFonts w:ascii="Arial" w:eastAsia="SimSun" w:hAnsi="Arial" w:cs="Arial"/>
          <w:color w:val="000000"/>
          <w:szCs w:val="21"/>
        </w:rPr>
      </w:pPr>
      <w:r w:rsidRPr="0062289E">
        <w:rPr>
          <w:rFonts w:ascii="Arial" w:eastAsia="SimSun" w:hAnsi="Arial" w:cs="Arial" w:hint="eastAsia"/>
          <w:color w:val="000000"/>
          <w:szCs w:val="21"/>
        </w:rPr>
        <w:t>N &gt; 500*c/(t*a)</w:t>
      </w:r>
    </w:p>
    <w:p w14:paraId="298F4CF2" w14:textId="539BA103" w:rsidR="00776F1F" w:rsidRPr="0062289E" w:rsidRDefault="005C0061" w:rsidP="005C0061">
      <w:pPr>
        <w:widowControl/>
        <w:tabs>
          <w:tab w:val="left" w:pos="1156"/>
        </w:tabs>
        <w:spacing w:line="360" w:lineRule="auto"/>
        <w:ind w:firstLineChars="200" w:firstLine="420"/>
        <w:jc w:val="left"/>
        <w:rPr>
          <w:rFonts w:ascii="Arial" w:eastAsia="SimSun" w:hAnsi="Arial" w:cs="Arial"/>
          <w:color w:val="000000"/>
          <w:szCs w:val="21"/>
        </w:rPr>
      </w:pPr>
      <w:r w:rsidRPr="0062289E">
        <w:rPr>
          <w:rFonts w:ascii="Arial" w:eastAsia="SimSun" w:hAnsi="Arial" w:cs="Arial" w:hint="eastAsia"/>
          <w:color w:val="000000"/>
          <w:szCs w:val="21"/>
        </w:rPr>
        <w:t xml:space="preserve">When considering main effects, </w:t>
      </w:r>
      <w:r w:rsidRPr="0062289E">
        <w:rPr>
          <w:rFonts w:ascii="Arial" w:eastAsia="SimSun" w:hAnsi="Arial" w:cs="Arial"/>
          <w:color w:val="000000"/>
          <w:szCs w:val="21"/>
        </w:rPr>
        <w:t>‘</w:t>
      </w:r>
      <w:r w:rsidRPr="0062289E">
        <w:rPr>
          <w:rFonts w:ascii="Arial" w:eastAsia="SimSun" w:hAnsi="Arial" w:cs="Arial" w:hint="eastAsia"/>
          <w:color w:val="000000"/>
          <w:szCs w:val="21"/>
        </w:rPr>
        <w:t>c</w:t>
      </w:r>
      <w:r w:rsidRPr="0062289E">
        <w:rPr>
          <w:rFonts w:ascii="Arial" w:eastAsia="SimSun" w:hAnsi="Arial" w:cs="Arial"/>
          <w:color w:val="000000"/>
          <w:szCs w:val="21"/>
        </w:rPr>
        <w:t>’</w:t>
      </w:r>
      <w:r w:rsidRPr="0062289E">
        <w:rPr>
          <w:rFonts w:ascii="Arial" w:eastAsia="SimSun" w:hAnsi="Arial" w:cs="Arial" w:hint="eastAsia"/>
          <w:color w:val="000000"/>
          <w:szCs w:val="21"/>
        </w:rPr>
        <w:t xml:space="preserve"> is equal to the largest number of levels for any of the attributes.</w:t>
      </w:r>
      <w:r w:rsidR="007D1811" w:rsidRPr="0062289E">
        <w:rPr>
          <w:rFonts w:ascii="Arial" w:eastAsia="SimSun" w:hAnsi="Arial" w:cs="Arial" w:hint="eastAsia"/>
          <w:color w:val="000000"/>
          <w:szCs w:val="21"/>
        </w:rPr>
        <w:t xml:space="preserve"> There are </w:t>
      </w:r>
      <w:r w:rsidRPr="0062289E">
        <w:rPr>
          <w:rFonts w:ascii="Arial" w:eastAsia="SimSun" w:hAnsi="Arial" w:cs="Arial" w:hint="eastAsia"/>
          <w:color w:val="000000"/>
          <w:szCs w:val="21"/>
        </w:rPr>
        <w:t>up to three levels, nine choice sets and two alternatives</w:t>
      </w:r>
      <w:r w:rsidR="007D1811" w:rsidRPr="0062289E">
        <w:rPr>
          <w:rFonts w:ascii="Arial" w:eastAsia="SimSun" w:hAnsi="Arial" w:cs="Arial" w:hint="eastAsia"/>
          <w:color w:val="000000"/>
          <w:szCs w:val="21"/>
        </w:rPr>
        <w:t xml:space="preserve"> in this study. That is, c=3, t=9, and a=2. </w:t>
      </w:r>
      <w:r w:rsidR="00055B4B" w:rsidRPr="0062289E">
        <w:rPr>
          <w:rFonts w:ascii="Arial" w:eastAsia="SimSun" w:hAnsi="Arial" w:cs="Arial" w:hint="eastAsia"/>
          <w:color w:val="000000"/>
          <w:szCs w:val="21"/>
        </w:rPr>
        <w:t>The sample size for each version needs to be greater than 83. Therefore, the sample size of this study</w:t>
      </w:r>
      <w:r w:rsidR="00DE011F" w:rsidRPr="0062289E">
        <w:rPr>
          <w:rFonts w:ascii="Arial" w:eastAsia="SimSun" w:hAnsi="Arial" w:cs="Arial" w:hint="eastAsia"/>
          <w:color w:val="000000"/>
          <w:szCs w:val="21"/>
        </w:rPr>
        <w:t xml:space="preserve"> with two versions</w:t>
      </w:r>
      <w:r w:rsidR="00055B4B" w:rsidRPr="0062289E">
        <w:rPr>
          <w:rFonts w:ascii="Arial" w:eastAsia="SimSun" w:hAnsi="Arial" w:cs="Arial" w:hint="eastAsia"/>
          <w:color w:val="000000"/>
          <w:szCs w:val="21"/>
        </w:rPr>
        <w:t xml:space="preserve"> was at least 168.</w:t>
      </w:r>
    </w:p>
    <w:p w14:paraId="7B4E3C9A" w14:textId="702021D0" w:rsidR="00DE011F" w:rsidRPr="0062289E" w:rsidRDefault="00DE011F" w:rsidP="005C0061">
      <w:pPr>
        <w:widowControl/>
        <w:tabs>
          <w:tab w:val="left" w:pos="1156"/>
        </w:tabs>
        <w:spacing w:line="360" w:lineRule="auto"/>
        <w:ind w:firstLineChars="200" w:firstLine="420"/>
        <w:jc w:val="left"/>
        <w:rPr>
          <w:rFonts w:ascii="Arial" w:eastAsia="SimSun" w:hAnsi="Arial" w:cs="Arial"/>
          <w:color w:val="000000"/>
          <w:szCs w:val="21"/>
        </w:rPr>
      </w:pPr>
      <w:r w:rsidRPr="0062289E">
        <w:rPr>
          <w:rFonts w:ascii="Arial" w:eastAsia="SimSun" w:hAnsi="Arial" w:cs="Arial" w:hint="eastAsia"/>
          <w:color w:val="000000"/>
          <w:szCs w:val="21"/>
        </w:rPr>
        <w:t xml:space="preserve">In consideration of the response rate and tolerable </w:t>
      </w:r>
      <w:proofErr w:type="gramStart"/>
      <w:r w:rsidRPr="0062289E">
        <w:rPr>
          <w:rFonts w:ascii="Arial" w:eastAsia="SimSun" w:hAnsi="Arial" w:cs="Arial" w:hint="eastAsia"/>
          <w:color w:val="000000"/>
          <w:szCs w:val="21"/>
        </w:rPr>
        <w:t>error, and</w:t>
      </w:r>
      <w:proofErr w:type="gramEnd"/>
      <w:r w:rsidRPr="0062289E">
        <w:rPr>
          <w:rFonts w:ascii="Arial" w:eastAsia="SimSun" w:hAnsi="Arial" w:cs="Arial" w:hint="eastAsia"/>
          <w:color w:val="000000"/>
          <w:szCs w:val="21"/>
        </w:rPr>
        <w:t xml:space="preserve"> given that the objective of the study was not to account for heterogeneity of preferences, a sample size of 300 patients was planned to ensure reliable statistical analyses.</w:t>
      </w:r>
    </w:p>
    <w:p w14:paraId="0E2E905E" w14:textId="11E141E6" w:rsidR="000058D8" w:rsidRPr="0062289E" w:rsidRDefault="000058D8">
      <w:pPr>
        <w:widowControl/>
        <w:jc w:val="left"/>
        <w:rPr>
          <w:rFonts w:ascii="Arial" w:eastAsia="SimSun" w:hAnsi="Arial" w:cs="Arial"/>
          <w:color w:val="000000"/>
          <w:szCs w:val="21"/>
        </w:rPr>
      </w:pPr>
      <w:r w:rsidRPr="0062289E">
        <w:rPr>
          <w:rFonts w:ascii="Arial" w:eastAsia="SimSun" w:hAnsi="Arial" w:cs="Arial"/>
          <w:color w:val="000000"/>
          <w:szCs w:val="21"/>
        </w:rPr>
        <w:br w:type="page"/>
      </w:r>
    </w:p>
    <w:p w14:paraId="7ABDFED5" w14:textId="44EB5196" w:rsidR="00776F1F" w:rsidRPr="0062289E" w:rsidRDefault="00776F1F" w:rsidP="00776F1F">
      <w:pPr>
        <w:widowControl/>
        <w:tabs>
          <w:tab w:val="left" w:pos="1156"/>
        </w:tabs>
        <w:jc w:val="left"/>
        <w:rPr>
          <w:rFonts w:ascii="Arial" w:eastAsia="SimSun" w:hAnsi="Arial" w:cs="Arial"/>
          <w:color w:val="000000"/>
          <w:szCs w:val="21"/>
        </w:rPr>
      </w:pPr>
      <w:r w:rsidRPr="0062289E">
        <w:rPr>
          <w:rFonts w:ascii="Arial" w:eastAsia="SimSun" w:hAnsi="Arial" w:cs="Arial" w:hint="eastAsia"/>
          <w:color w:val="000000"/>
          <w:szCs w:val="21"/>
        </w:rPr>
        <w:lastRenderedPageBreak/>
        <w:t>eTable1</w:t>
      </w:r>
      <w:r w:rsidR="001E6A3D" w:rsidRPr="0062289E">
        <w:rPr>
          <w:rFonts w:ascii="Arial" w:eastAsia="SimSun" w:hAnsi="Arial" w:cs="Arial" w:hint="eastAsia"/>
          <w:color w:val="000000"/>
          <w:szCs w:val="21"/>
        </w:rPr>
        <w:t xml:space="preserve"> Attribute pool by literature review</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9"/>
        <w:gridCol w:w="1499"/>
        <w:gridCol w:w="4483"/>
        <w:gridCol w:w="1185"/>
      </w:tblGrid>
      <w:tr w:rsidR="001E6A3D" w:rsidRPr="0062289E" w14:paraId="41FEAE04" w14:textId="77777777" w:rsidTr="00B70A7F">
        <w:trPr>
          <w:jc w:val="center"/>
        </w:trPr>
        <w:tc>
          <w:tcPr>
            <w:tcW w:w="1095" w:type="dxa"/>
            <w:tcBorders>
              <w:top w:val="single" w:sz="4" w:space="0" w:color="auto"/>
              <w:bottom w:val="single" w:sz="4" w:space="0" w:color="auto"/>
            </w:tcBorders>
            <w:vAlign w:val="center"/>
          </w:tcPr>
          <w:p w14:paraId="425AF591"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eastAsia="SimSun" w:hAnsi="Arial" w:cs="Arial"/>
                <w:color w:val="000000"/>
              </w:rPr>
              <w:t>Category</w:t>
            </w:r>
          </w:p>
        </w:tc>
        <w:tc>
          <w:tcPr>
            <w:tcW w:w="1499" w:type="dxa"/>
            <w:tcBorders>
              <w:top w:val="single" w:sz="4" w:space="0" w:color="auto"/>
              <w:bottom w:val="single" w:sz="4" w:space="0" w:color="auto"/>
            </w:tcBorders>
            <w:vAlign w:val="center"/>
          </w:tcPr>
          <w:p w14:paraId="368B864E"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hAnsi="Arial" w:cs="Arial"/>
                <w:color w:val="000000"/>
              </w:rPr>
              <w:t>A</w:t>
            </w:r>
            <w:r w:rsidRPr="0062289E">
              <w:rPr>
                <w:rFonts w:ascii="Arial" w:hAnsi="Arial" w:cs="Arial"/>
                <w:color w:val="000000"/>
                <w:lang w:eastAsia="en-US"/>
              </w:rPr>
              <w:t>ttribute</w:t>
            </w:r>
          </w:p>
        </w:tc>
        <w:tc>
          <w:tcPr>
            <w:tcW w:w="4573" w:type="dxa"/>
            <w:tcBorders>
              <w:top w:val="single" w:sz="4" w:space="0" w:color="auto"/>
              <w:bottom w:val="single" w:sz="4" w:space="0" w:color="auto"/>
            </w:tcBorders>
            <w:vAlign w:val="center"/>
          </w:tcPr>
          <w:p w14:paraId="21AC34E1"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eastAsia="SimSun" w:hAnsi="Arial" w:cs="Arial"/>
                <w:color w:val="000000"/>
              </w:rPr>
              <w:t>Explanation</w:t>
            </w:r>
          </w:p>
        </w:tc>
        <w:tc>
          <w:tcPr>
            <w:tcW w:w="1139" w:type="dxa"/>
            <w:tcBorders>
              <w:top w:val="single" w:sz="4" w:space="0" w:color="auto"/>
              <w:bottom w:val="single" w:sz="4" w:space="0" w:color="auto"/>
            </w:tcBorders>
            <w:vAlign w:val="center"/>
          </w:tcPr>
          <w:p w14:paraId="66756DB5"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t>Reference</w:t>
            </w:r>
          </w:p>
        </w:tc>
      </w:tr>
      <w:tr w:rsidR="001E6A3D" w:rsidRPr="0062289E" w14:paraId="2734F37C" w14:textId="77777777" w:rsidTr="00B70A7F">
        <w:trPr>
          <w:jc w:val="center"/>
        </w:trPr>
        <w:tc>
          <w:tcPr>
            <w:tcW w:w="1095" w:type="dxa"/>
            <w:tcBorders>
              <w:top w:val="single" w:sz="4" w:space="0" w:color="auto"/>
            </w:tcBorders>
            <w:vAlign w:val="center"/>
          </w:tcPr>
          <w:p w14:paraId="6266B38E"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hAnsi="Arial" w:cs="Arial"/>
                <w:color w:val="000000"/>
              </w:rPr>
              <w:t>O</w:t>
            </w:r>
            <w:r w:rsidRPr="0062289E">
              <w:rPr>
                <w:rFonts w:ascii="Arial" w:hAnsi="Arial" w:cs="Arial"/>
                <w:color w:val="000000"/>
                <w:lang w:eastAsia="en-US"/>
              </w:rPr>
              <w:t>utcome attributes</w:t>
            </w:r>
          </w:p>
        </w:tc>
        <w:tc>
          <w:tcPr>
            <w:tcW w:w="1499" w:type="dxa"/>
            <w:tcBorders>
              <w:top w:val="single" w:sz="4" w:space="0" w:color="auto"/>
            </w:tcBorders>
            <w:vAlign w:val="center"/>
          </w:tcPr>
          <w:p w14:paraId="19034234"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eastAsia="SimSun" w:hAnsi="Arial" w:cs="Arial"/>
                <w:color w:val="000000"/>
              </w:rPr>
              <w:t>Live birth rate</w:t>
            </w:r>
          </w:p>
        </w:tc>
        <w:tc>
          <w:tcPr>
            <w:tcW w:w="4573" w:type="dxa"/>
            <w:tcBorders>
              <w:top w:val="single" w:sz="4" w:space="0" w:color="auto"/>
            </w:tcBorders>
            <w:vAlign w:val="center"/>
          </w:tcPr>
          <w:p w14:paraId="2D0F82C8"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The rate of live births is the main measure of treatment success.</w:t>
            </w:r>
          </w:p>
        </w:tc>
        <w:tc>
          <w:tcPr>
            <w:tcW w:w="1139" w:type="dxa"/>
            <w:tcBorders>
              <w:top w:val="single" w:sz="4" w:space="0" w:color="auto"/>
            </w:tcBorders>
            <w:vAlign w:val="center"/>
          </w:tcPr>
          <w:p w14:paraId="47190DD8"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62y1ROCB","properties":{"formattedCitation":"[1\\uc0\\u8211{}6]","plainCitation":"[1–6]","noteIndex":0},"citationItems":[{"id":668,"uris":["http://zotero.org/users/local/7wAhjAYz/items/D4QI3F9I"],"itemData":{"id":668,"type":"article-journal","abstract":"ANSWER: The highest cumulative live birth rate (cLBR) per treatment was the most important treatment outcome for women undergoing an IVF treatment, regardless of the number of transfers needed until pregnancy and impact on quality of life. WHAT IS KNOWN ALREADY: Cleavage stage (Day 3) and blastocyst stage (Day 5) ETs are common transfer policies in IVF. The choice for one or the other day of ET differs between clinics. From the literature, it remains unclear whether the day of transfer impacts the cLBR. Patient preferences for the day of ET have not been examined yet.","container-title":"Human Reproduction Open","DOI":"10.1093/hropen/hoac030","ISSN":"2399-3529","issue":"3","language":"en","page":"hoac030","source":"DOI.org (Crossref)","title":"Women’s preferences concerning IVF treatment: a discrete choice experiment with particular focus on embryo transfer policy","title-short":"Women’s preferences concerning IVF treatment","volume":"2022","author":[{"family":"Cornelisse","given":"S"},{"family":"Vos","given":"M S"},{"family":"Groenewoud","given":"H"},{"family":"Mastenbroek","given":"S"},{"family":"Ramos","given":"L"},{"family":"Braat","given":"D D M"},{"family":"Stalmeier","given":"P F M"},{"family":"Fleischer","given":"K"}],"issued":{"date-parts":[["2022",5,19]]}}},{"id":662,"uris":["http://zotero.org/users/local/7wAhjAYz/items/VSBMJ99M"],"itemData":{"id":662,"type":"article-journal","abstract":"Introduction In Australia, societal and individual preferences for funding fertility treatment remain largely unknown. This has resulted in a lack of evidence about willingness to pay (WTP) for fertility treatment by either the general population (the funders) or infertile individuals (who directly benefit). Using a stated preference discrete choice experiment (SPDCE) approach has been suggested as a more appropriate method to inform economic evaluations of fertility treatment. We outline the protocol for an ongoing study which aims to assess fertility treatment preferences of both the general population and infertile individuals, and indirectly estimate their WTP for fertility treatment.\nMethods and analysis Two separate but related SPDCEs will be conducted for two population samples—the general population and infertile individuals—to elicit preferences for fertility treatment to indirectly estimate WTP. We describe the qualitative work to be undertaken to design the SPDCEs. We will use D-efficient fractional experimental designs informed by prior coefficients from the pilot surveys. The mode of administration for the SPDCE is also discussed. The final results will be analysed using mixed logit or latent class model.\nEthics and dissemination This study is being funded by the Australian National Health and Medical Research Council (NHMRC) project grant AP1104543 and has been approved by the University of New South Wales Human Research Ethics Committee (HEC 17255) and a fertility clinic’s ethics committee. Findings of the study will be disseminated in peer-reviewed journals and presented at various conferences. A lay summary of the results will be made publicly available on the University of New South Wales National Perinatal Epidemiology and Statistics Unit website. Our results will contribute to the development of an evidence-based policy framework for the provision of cost-effective and patient-centred fertility treatment in Australia.","container-title":"BMJ Open","DOI":"10.1136/bmjopen-2017-020509","ISSN":"2044-6055, 2044-6055","issue":"2","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economics\nPMID: 29444788","page":"e020509","source":"bmjopen.bmj.com","title":"Assessment of the societal and individual preferences for fertility treatment in Australia: study protocol for stated preference discrete choice experiments","title-short":"Assessment of the societal and individual preferences for fertility treatment in Australia","volume":"8","author":[{"family":"Botha","given":"Willings"},{"family":"Donnolley","given":"Natasha"},{"family":"Shanahan","given":"Marian"},{"family":"Chambers","given":"Georgina M."}],"issued":{"date-parts":[["2018",2,1]]}}},{"id":666,"uris":["http://zotero.org/users/local/7wAhjAYz/items/7KSWCRRI"],"itemData":{"id":666,"type":"article-journal","abstract":"Background  Infertility is a medical condition affecting an estimated 186 million people worldwide. Medically assisted fertility treatments allow many of these individuals to have a baby. Insights about preferences of patients who have experienced fertility treatment should be used to inform funding policies and treatment configurations that best reflect the patients’ voice and the value of fertility treatment to patients.\nObjective  To explore the preferences for fertility treatment attributes of infertile women who had previously undergone or were undergoing fertility treatments—ex post perspective.\nMethods  We used data from a stated-preference discrete choice experiment (DCE) among 376 Australian women who had undergone or were undergoing fertility treatment. Respondents chose their preferred treatment choices in 12 hypothetical treatment choice scenarios described by seven attributes (success rates, side effects, counselling/peer support, treatment journey, continuity of care, availability of experimental treatment and out-of-pocket cost). We estimated random parameter logit (RPL) and latent class (LC) models that accounted for preference heterogeneity. The results were used to derive price elasticities of demand and marginal willingness-to-pay (WTP) values for the treatment attributes explored within the DCE survey.\nResults  Income level did not have a significant effect on marginal WTP for fertility treatment attributes. The demand for fertility treatment from an ex post perspective was found to be highly inelastic (treatment cost changes had almost no impact on demand). Success rates and out-of-pocket costs were significant and important predictors of individuals’ treatment choices conditional on the attributes and levels included in the study. These were followed by counselling/peer support, side effects, treatment journey, continuity of care, and availability of experimental treatment, in that order. Respondents were willing to pay $383–$524 per one percentage point increase in the treatment success rate and over $2000 and over $3500 to avoid moderate and significant side effects, respectively (values are reported in AU$). Latent class models revealed that the majority of respondents (51%) were risk-averse success-rate seekers.\nConclusion  Infertile women who had previously undergone or were undergoing fertility treatment valued fertility treatment highly as reflected by highly price-inelastic demand. Success rate of treatment and out-of-pocket costs were the most important attributes and largely determined patients’ WTP for fertility treatment relative to the attributes and levels used in the study. While further research should investigate the price sensitivity of women who have not experienced fertility treatment, these results might explain why women continue fertility treatment once they have commenced despite their financial capacity to pay. Future research should also determine patients’ price elasticities for a fertility treatment program with multiple treatment cycles.","container-title":"Applied Health Economics and Health Policy","DOI":"10.1007/s40258-022-00764-7","ISSN":"1175-5652, 1179-1896","issue":"1","journalAbbreviation":"Appl Health Econ Health Policy","language":"en","page":"91-107","source":"DOI.org (Crossref)","title":"What Features of Fertility Treatment do Patients Value? Price Elasticity and Willingness-to-Pay Values from a Discrete Choice Experiment","title-short":"What Features of Fertility Treatment do Patients Value?","volume":"21","author":[{"family":"Keller","given":"Elena"},{"family":"Botha","given":"Willings"},{"family":"Chambers","given":"Georgina M."}],"issued":{"date-parts":[["2023",1]]}}},{"id":670,"uris":["http://zotero.org/users/local/7wAhjAYz/items/S3SKYSUB"],"itemData":{"id":670,"type":"article-journal","container-title":"Human Reproduction","DOI":"10.1093/humrep/deu023","ISSN":"0268-1161, 1460-2350","issue":"4","journalAbbreviation":"Human Reproduction","language":"en","page":"712-719","source":"DOI.org (Crossref)","title":"Fertility clinicians and infertile patients in China have different preferences in fertility care","volume":"29","author":[{"family":"Cai","given":"Q. F."},{"family":"Wan","given":"F."},{"family":"Dong","given":"X. Y."},{"family":"Liao","given":"X. H."},{"family":"Zheng","given":"J."},{"family":"Wang","given":"R."},{"family":"Wang","given":"L."},{"family":"Ji","given":"L. C."},{"family":"Zhang","given":"H. W."}],"issued":{"date-parts":[["2014",4,1]]}}},{"id":16,"uris":["http://zotero.org/users/local/7wAhjAYz/items/T547V9AZ"],"itemData":{"id":16,"type":"article-journal","abstract":"ANSWER: Couples’ preferences are driven by anticipated chances of live birth, miscarriage, neonatal complications, and costs but not by the differences in the treatment process (including delay of embryo transfer linked to frozen embryo transfer and risk of ovarian hyperstimulation syndrome (OHSS) associated with fresh embryo transfer).","container-title":"Human Reproduction","DOI":"10.1093/humrep/deab207","ISSN":"0268-1161, 1460-2350","issue":"11","language":"en","note":"number: 11","page":"2891-2903","source":"DOI.org (Crossref)","title":"Assessing couples’ preferences for fresh or frozen embryo transfer: a discrete choice experiment","title-short":"Assessing couples’ preferences for fresh or frozen embryo transfer","volume":"36","author":[{"family":"Abdulrahim","given":"Baydaa"},{"family":"Scotland","given":"Graham"},{"family":"Bhattacharya","given":"Siladitya"},{"family":"Maheshwari","given":"Abha"}],"issued":{"date-parts":[["2021",10,18]]}}},{"id":179,"uris":["http://zotero.org/users/local/7wAhjAYz/items/DWCZWBFM"],"itemData":{"id":179,"type":"article-journal","abstract":"OBJECTIVES: Assistive reproductive therapies can help those who have difficulty conceiving but different forms of assistive reproductive therapies are associated with different treatment characteristics. We undertook a large, multinational discrete choice experiment to understand patient preferences for assistive reproductive therapies.\nMETHODS: We administered an online discrete choice experiment with persons who had experience with subfertility or assistive reproductive therapies in the USA, UK, the Nordic region (Denmark, Norway, Sweden, Finland), Spain, and China. Attributes encouraged trade-offs between effectiveness, risk of adverse effects, treatment (dis)comfort, (in)convenience, cost per cycle and shared decision making. We used multinomial logit and mixed-logit models to estimate preferences and attribute importance by country/region, and estimated willingness to pay for changes in attribute levels.\nRESULTS: A total of 7565 respondents participated. Mixed logit had a better fit than multinomial logit across all samples. Preferences moved in expected directions across all samples, but the relative importance of attributes differed between countries. Willingness to pay was greatest for improvements in effectiveness and a greater degree of shared decision making, and we observe a substantial 'option value' independent of treatment characteristics. Unexpectedly, preferences over cost were insignificant in the Chinese sample, limiting the use of willingness to pay in this sample.\nCONCLUSIONS: Respondents balanced concerns for effectiveness with other considerations, including the cost and (dis)comfort of treatment, and the degree of shared decision making, but there is also substantial option value independent of treatment characteristics, demonstrating value of assistive reproductive therapies to individuals with experience of subfertility. We hypothesise that price insensitivity in the Chinese sample may reflect a degree of social desirability bias.","container-title":"The Patient","DOI":"10.1007/s40271-021-00563-7","ISSN":"1178-1661","issue":"4","journalAbbreviation":"Patient","language":"eng","note":"PMID: 34940935\nPMCID: PMC9197909","page":"459-472","source":"PubMed","title":"How Do People with Experience of Infertility Value Different Aspects of Assistive Reproductive Therapy? Results from a Multi-Country Discrete Choice Experiment","title-short":"How Do People with Experience of Infertility Value Different Aspects of Assistive Reproductive Therapy?","volume":"15","author":[{"family":"Skedgel","given":"Chris"},{"family":"Ralphs","given":"Eleanor"},{"family":"Finn","given":"Elaine"},{"family":"Markert","given":"Marie"},{"family":"Samuelsen","given":"Carl"},{"family":"Whitty","given":"Jennifer A."}],"issued":{"date-parts":[["2022",7]]}}}],"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szCs w:val="24"/>
              </w:rPr>
              <w:t>[1–6]</w:t>
            </w:r>
            <w:r w:rsidRPr="0062289E">
              <w:rPr>
                <w:rFonts w:ascii="Arial" w:eastAsia="SimSun" w:hAnsi="Arial" w:cs="Arial"/>
                <w:color w:val="000000"/>
              </w:rPr>
              <w:fldChar w:fldCharType="end"/>
            </w:r>
          </w:p>
        </w:tc>
      </w:tr>
      <w:tr w:rsidR="001E6A3D" w:rsidRPr="0062289E" w14:paraId="50DCF36D" w14:textId="77777777" w:rsidTr="00B70A7F">
        <w:trPr>
          <w:jc w:val="center"/>
        </w:trPr>
        <w:tc>
          <w:tcPr>
            <w:tcW w:w="1095" w:type="dxa"/>
            <w:vAlign w:val="center"/>
          </w:tcPr>
          <w:p w14:paraId="356D919F" w14:textId="77777777" w:rsidR="001E6A3D" w:rsidRPr="0062289E" w:rsidRDefault="001E6A3D" w:rsidP="00B70A7F">
            <w:pPr>
              <w:adjustRightInd w:val="0"/>
              <w:snapToGrid w:val="0"/>
              <w:spacing w:line="360" w:lineRule="auto"/>
              <w:jc w:val="center"/>
              <w:rPr>
                <w:rFonts w:ascii="Arial" w:eastAsia="SimSun" w:hAnsi="Arial" w:cs="Arial"/>
                <w:color w:val="000000"/>
              </w:rPr>
            </w:pPr>
          </w:p>
        </w:tc>
        <w:tc>
          <w:tcPr>
            <w:tcW w:w="1499" w:type="dxa"/>
            <w:vAlign w:val="center"/>
          </w:tcPr>
          <w:p w14:paraId="477855BB"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eastAsia="SimSun" w:hAnsi="Arial" w:cs="Arial"/>
                <w:color w:val="000000"/>
              </w:rPr>
              <w:t>Abortion rate</w:t>
            </w:r>
          </w:p>
        </w:tc>
        <w:tc>
          <w:tcPr>
            <w:tcW w:w="4573" w:type="dxa"/>
            <w:vAlign w:val="center"/>
          </w:tcPr>
          <w:p w14:paraId="6E7DC005"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Termination of pregnancy, failure of cycle therapy.</w:t>
            </w:r>
          </w:p>
        </w:tc>
        <w:tc>
          <w:tcPr>
            <w:tcW w:w="1139" w:type="dxa"/>
            <w:vAlign w:val="center"/>
          </w:tcPr>
          <w:p w14:paraId="693C7EE5"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biLY1U6K","properties":{"formattedCitation":"[5]","plainCitation":"[5]","noteIndex":0},"citationItems":[{"id":16,"uris":["http://zotero.org/users/local/7wAhjAYz/items/T547V9AZ"],"itemData":{"id":16,"type":"article-journal","abstract":"ANSWER: Couples’ preferences are driven by anticipated chances of live birth, miscarriage, neonatal complications, and costs but not by the differences in the treatment process (including delay of embryo transfer linked to frozen embryo transfer and risk of ovarian hyperstimulation syndrome (OHSS) associated with fresh embryo transfer).","container-title":"Human Reproduction","DOI":"10.1093/humrep/deab207","ISSN":"0268-1161, 1460-2350","issue":"11","language":"en","note":"number: 11","page":"2891-2903","source":"DOI.org (Crossref)","title":"Assessing couples’ preferences for fresh or frozen embryo transfer: a discrete choice experiment","title-short":"Assessing couples’ preferences for fresh or frozen embryo transfer","volume":"36","author":[{"family":"Abdulrahim","given":"Baydaa"},{"family":"Scotland","given":"Graham"},{"family":"Bhattacharya","given":"Siladitya"},{"family":"Maheshwari","given":"Abha"}],"issued":{"date-parts":[["2021",10,18]]}}}],"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rPr>
              <w:t>[5]</w:t>
            </w:r>
            <w:r w:rsidRPr="0062289E">
              <w:rPr>
                <w:rFonts w:ascii="Arial" w:eastAsia="SimSun" w:hAnsi="Arial" w:cs="Arial"/>
                <w:color w:val="000000"/>
              </w:rPr>
              <w:fldChar w:fldCharType="end"/>
            </w:r>
          </w:p>
        </w:tc>
      </w:tr>
      <w:tr w:rsidR="001E6A3D" w:rsidRPr="0062289E" w14:paraId="6321567D" w14:textId="77777777" w:rsidTr="00B70A7F">
        <w:trPr>
          <w:jc w:val="center"/>
        </w:trPr>
        <w:tc>
          <w:tcPr>
            <w:tcW w:w="1095" w:type="dxa"/>
            <w:vAlign w:val="center"/>
          </w:tcPr>
          <w:p w14:paraId="47738D71" w14:textId="77777777" w:rsidR="001E6A3D" w:rsidRPr="0062289E" w:rsidRDefault="001E6A3D" w:rsidP="00B70A7F">
            <w:pPr>
              <w:adjustRightInd w:val="0"/>
              <w:snapToGrid w:val="0"/>
              <w:spacing w:line="360" w:lineRule="auto"/>
              <w:jc w:val="center"/>
              <w:rPr>
                <w:rFonts w:ascii="Arial" w:eastAsia="SimSun" w:hAnsi="Arial" w:cs="Arial"/>
                <w:color w:val="000000"/>
              </w:rPr>
            </w:pPr>
          </w:p>
        </w:tc>
        <w:tc>
          <w:tcPr>
            <w:tcW w:w="1499" w:type="dxa"/>
            <w:vAlign w:val="center"/>
          </w:tcPr>
          <w:p w14:paraId="3705F0A8" w14:textId="77777777" w:rsidR="001E6A3D" w:rsidRPr="0062289E" w:rsidRDefault="001E6A3D" w:rsidP="00B70A7F">
            <w:pPr>
              <w:adjustRightInd w:val="0"/>
              <w:snapToGrid w:val="0"/>
              <w:spacing w:line="360" w:lineRule="auto"/>
              <w:jc w:val="center"/>
              <w:rPr>
                <w:rFonts w:ascii="Arial" w:eastAsia="SimSun" w:hAnsi="Arial" w:cs="Arial"/>
                <w:color w:val="000000"/>
              </w:rPr>
            </w:pPr>
            <w:bookmarkStart w:id="0" w:name="_Hlk150349707"/>
            <w:r w:rsidRPr="0062289E">
              <w:rPr>
                <w:rFonts w:ascii="Arial" w:hAnsi="Arial" w:cs="Arial"/>
                <w:bCs/>
                <w:color w:val="000000"/>
              </w:rPr>
              <w:t>Clinical pregnancy</w:t>
            </w:r>
            <w:bookmarkEnd w:id="0"/>
            <w:r w:rsidRPr="0062289E">
              <w:rPr>
                <w:rFonts w:ascii="Arial" w:hAnsi="Arial" w:cs="Arial"/>
                <w:bCs/>
                <w:color w:val="000000"/>
              </w:rPr>
              <w:t xml:space="preserve"> rate</w:t>
            </w:r>
          </w:p>
        </w:tc>
        <w:tc>
          <w:tcPr>
            <w:tcW w:w="4573" w:type="dxa"/>
            <w:vAlign w:val="center"/>
          </w:tcPr>
          <w:p w14:paraId="79EE373E"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Refers to the patient's pregnancy rate per treatment cycle.</w:t>
            </w:r>
          </w:p>
        </w:tc>
        <w:tc>
          <w:tcPr>
            <w:tcW w:w="1139" w:type="dxa"/>
            <w:vAlign w:val="center"/>
          </w:tcPr>
          <w:p w14:paraId="42CA3A09"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aIlq05Iy","properties":{"formattedCitation":"[2,7]","plainCitation":"[2,7]","noteIndex":0},"citationItems":[{"id":662,"uris":["http://zotero.org/users/local/7wAhjAYz/items/VSBMJ99M"],"itemData":{"id":662,"type":"article-journal","abstract":"Introduction In Australia, societal and individual preferences for funding fertility treatment remain largely unknown. This has resulted in a lack of evidence about willingness to pay (WTP) for fertility treatment by either the general population (the funders) or infertile individuals (who directly benefit). Using a stated preference discrete choice experiment (SPDCE) approach has been suggested as a more appropriate method to inform economic evaluations of fertility treatment. We outline the protocol for an ongoing study which aims to assess fertility treatment preferences of both the general population and infertile individuals, and indirectly estimate their WTP for fertility treatment.\nMethods and analysis Two separate but related SPDCEs will be conducted for two population samples—the general population and infertile individuals—to elicit preferences for fertility treatment to indirectly estimate WTP. We describe the qualitative work to be undertaken to design the SPDCEs. We will use D-efficient fractional experimental designs informed by prior coefficients from the pilot surveys. The mode of administration for the SPDCE is also discussed. The final results will be analysed using mixed logit or latent class model.\nEthics and dissemination This study is being funded by the Australian National Health and Medical Research Council (NHMRC) project grant AP1104543 and has been approved by the University of New South Wales Human Research Ethics Committee (HEC 17255) and a fertility clinic’s ethics committee. Findings of the study will be disseminated in peer-reviewed journals and presented at various conferences. A lay summary of the results will be made publicly available on the University of New South Wales National Perinatal Epidemiology and Statistics Unit website. Our results will contribute to the development of an evidence-based policy framework for the provision of cost-effective and patient-centred fertility treatment in Australia.","container-title":"BMJ Open","DOI":"10.1136/bmjopen-2017-020509","ISSN":"2044-6055, 2044-6055","issue":"2","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economics\nPMID: 29444788","page":"e020509","source":"bmjopen.bmj.com","title":"Assessment of the societal and individual preferences for fertility treatment in Australia: study protocol for stated preference discrete choice experiments","title-short":"Assessment of the societal and individual preferences for fertility treatment in Australia","volume":"8","author":[{"family":"Botha","given":"Willings"},{"family":"Donnolley","given":"Natasha"},{"family":"Shanahan","given":"Marian"},{"family":"Chambers","given":"Georgina M."}],"issued":{"date-parts":[["2018",2,1]]}}},{"id":660,"uris":["http://zotero.org/users/local/7wAhjAYz/items/9DAFLPXV"],"itemData":{"id":660,"type":"article-journal","abstract":"Background:  Economic disparities affect access to assisted reproductive technology (ART) treatment in many countries. At the time of this survey, Japan provided partial reimbursement for ART treatment only for those in lowor middle-income classes due to limited governmental budgets. However, the optimal level of financial support by income class remains unclear.\nMethods:  We conducted a conjoint analysis of ART in Japan in January 2020. We recruited 824 women with fertility problems aged 25 to 44 years via an online social research panel. They completed a questionnaire of 16 hypothetical scenarios measuring six relevant ART attributes (i.e., out-of-pocket payment, pregnancy rate, risk of adverse effects, number of visits to outpatient clinics, consultation hours and kindness of staff ) and their relations to treatment choice.\nResults:  Mixed-effect logistic regression models showed that all six attributes significantly influenced treatment preferences, with participants valuing out-of-pocket payment the most, followed by pregnancy rates and kindness of staff. Significant interactions occurred between high household income (</w:instrText>
            </w:r>
            <w:r w:rsidRPr="0062289E">
              <w:rPr>
                <w:rFonts w:ascii="Arial" w:eastAsia="SimSun" w:hAnsi="Arial" w:cs="Arial" w:hint="eastAsia"/>
                <w:color w:val="000000"/>
              </w:rPr>
              <w:instrText>≥</w:instrText>
            </w:r>
            <w:r w:rsidRPr="0062289E">
              <w:rPr>
                <w:rFonts w:ascii="Arial" w:eastAsia="SimSun" w:hAnsi="Arial" w:cs="Arial"/>
                <w:color w:val="000000"/>
              </w:rPr>
              <w:instrText> 8 million JPY) and high out-of-pocket pay</w:instrText>
            </w:r>
            <w:r w:rsidRPr="0062289E">
              <w:rPr>
                <w:rFonts w:ascii="Cambria Math" w:eastAsia="SimSun" w:hAnsi="Cambria Math" w:cs="Cambria Math"/>
                <w:color w:val="000000"/>
              </w:rPr>
              <w:instrText>‑</w:instrText>
            </w:r>
            <w:r w:rsidRPr="0062289E">
              <w:rPr>
                <w:rFonts w:ascii="Arial" w:eastAsia="SimSun" w:hAnsi="Arial" w:cs="Arial"/>
                <w:color w:val="000000"/>
              </w:rPr>
              <w:instrText>ment (</w:instrText>
            </w:r>
            <w:r w:rsidRPr="0062289E">
              <w:rPr>
                <w:rFonts w:ascii="Arial" w:eastAsia="SimSun" w:hAnsi="Arial" w:cs="Arial" w:hint="eastAsia"/>
                <w:color w:val="000000"/>
              </w:rPr>
              <w:instrText>≥</w:instrText>
            </w:r>
            <w:r w:rsidRPr="0062289E">
              <w:rPr>
                <w:rFonts w:ascii="Arial" w:eastAsia="SimSun" w:hAnsi="Arial" w:cs="Arial"/>
                <w:color w:val="000000"/>
              </w:rPr>
              <w:instrText> 500,000 JPY). However, the average marginal probability of the highest-income patients (i.e., </w:instrText>
            </w:r>
            <w:r w:rsidRPr="0062289E">
              <w:rPr>
                <w:rFonts w:ascii="Arial" w:eastAsia="SimSun" w:hAnsi="Arial" w:cs="Arial" w:hint="eastAsia"/>
                <w:color w:val="000000"/>
              </w:rPr>
              <w:instrText>≥</w:instrText>
            </w:r>
            <w:r w:rsidRPr="0062289E">
              <w:rPr>
                <w:rFonts w:ascii="Arial" w:eastAsia="SimSun" w:hAnsi="Arial" w:cs="Arial"/>
                <w:color w:val="000000"/>
              </w:rPr>
              <w:instrText> 10 million JPY, ineligible for the subsidy) receiving ART treatment at the average cost of 400,000 JPY was 47%, compared to 56 − 61% of other income participants, who opted to receive ART at an average cost of 100,000 JPY after a 300,000 JPY subsidy.\nConclusion:  Our results suggest that out-of-pocket payment is the primary determinant in patients’ decision to opt for ART treatment. High-income patients were more likely to choose treatment, even at a high cost, but their incomebased ineligibility for government financial support might discourage some from receiving treatment.","container-title":"BMC Health Services Research","DOI":"10.1186/s12913-022-08474-5","ISSN":"1472-6963","issue":"1","journalAbbreviation":"BMC Health Serv Res","language":"en","page":"1093","source":"DOI.org (Crossref)","title":"Out-of-pocket payment and patients’ treatment choice for assisted reproductive technology by household income: a conjoint analysis using an online social research panel in Japan","title-short":"Out-of-pocket payment and patients’ treatment choice for assisted reproductive technology by household income","volume":"22","author":[{"family":"Maeda","given":"Eri"},{"family":"Jwa","given":"Seung Chik"},{"family":"Kumazawa","given":"Yukiyo"},{"family":"Saito","given":"Kazuki"},{"family":"Iba","given":"Arisa"},{"family":"Yanagisawa</w:instrText>
            </w:r>
            <w:r w:rsidRPr="0062289E">
              <w:rPr>
                <w:rFonts w:ascii="Cambria Math" w:eastAsia="SimSun" w:hAnsi="Cambria Math" w:cs="Cambria Math"/>
                <w:color w:val="000000"/>
              </w:rPr>
              <w:instrText>‑</w:instrText>
            </w:r>
            <w:r w:rsidRPr="0062289E">
              <w:rPr>
                <w:rFonts w:ascii="Arial" w:eastAsia="SimSun" w:hAnsi="Arial" w:cs="Arial"/>
                <w:color w:val="000000"/>
              </w:rPr>
              <w:instrText xml:space="preserve">Sugita","given":"Ayako"},{"family":"Kuwahara","given":"Akira"},{"family":"Saito","given":"Hidekazu"},{"family":"Terada","given":"Yukihiro"},{"family":"Fukuda","given":"Takashi"},{"family":"Ishihara","given":"Osamu"},{"family":"Kobayashi","given":"Yasuki"}],"issued":{"date-parts":[["2022",8,27]]}}}],"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rPr>
              <w:t>[2,7]</w:t>
            </w:r>
            <w:r w:rsidRPr="0062289E">
              <w:rPr>
                <w:rFonts w:ascii="Arial" w:eastAsia="SimSun" w:hAnsi="Arial" w:cs="Arial"/>
                <w:color w:val="000000"/>
              </w:rPr>
              <w:fldChar w:fldCharType="end"/>
            </w:r>
          </w:p>
        </w:tc>
      </w:tr>
      <w:tr w:rsidR="001E6A3D" w:rsidRPr="0062289E" w14:paraId="439E2239" w14:textId="77777777" w:rsidTr="00B70A7F">
        <w:trPr>
          <w:jc w:val="center"/>
        </w:trPr>
        <w:tc>
          <w:tcPr>
            <w:tcW w:w="1095" w:type="dxa"/>
            <w:vAlign w:val="center"/>
          </w:tcPr>
          <w:p w14:paraId="10FFF6D8" w14:textId="77777777" w:rsidR="001E6A3D" w:rsidRPr="0062289E" w:rsidRDefault="001E6A3D" w:rsidP="00B70A7F">
            <w:pPr>
              <w:adjustRightInd w:val="0"/>
              <w:snapToGrid w:val="0"/>
              <w:spacing w:line="360" w:lineRule="auto"/>
              <w:jc w:val="center"/>
              <w:rPr>
                <w:rFonts w:ascii="Arial" w:eastAsia="SimSun" w:hAnsi="Arial" w:cs="Arial"/>
                <w:color w:val="000000"/>
              </w:rPr>
            </w:pPr>
          </w:p>
        </w:tc>
        <w:tc>
          <w:tcPr>
            <w:tcW w:w="1499" w:type="dxa"/>
            <w:vAlign w:val="center"/>
          </w:tcPr>
          <w:p w14:paraId="46AD727E"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hAnsi="Arial" w:cs="Arial"/>
                <w:bCs/>
                <w:color w:val="000000"/>
              </w:rPr>
              <w:t>Risk of maternal complications</w:t>
            </w:r>
          </w:p>
        </w:tc>
        <w:tc>
          <w:tcPr>
            <w:tcW w:w="4573" w:type="dxa"/>
            <w:vAlign w:val="center"/>
          </w:tcPr>
          <w:p w14:paraId="070E2431"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Refers to the likelihood of maternal complications such as moderate to severe ovarian hyperstimulation syndrome (OHSS), postoperative bleeding, and postoperative pelvic infection. The most serious of these complications is OHSS, which can lead to a range of potential symptoms from moderate abdominal swelling to more severe swelling and abdominal pain to extreme thirst and dyspnea.</w:t>
            </w:r>
          </w:p>
        </w:tc>
        <w:tc>
          <w:tcPr>
            <w:tcW w:w="1139" w:type="dxa"/>
            <w:vAlign w:val="center"/>
          </w:tcPr>
          <w:p w14:paraId="448F2C2A"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KyOPTW8z","properties":{"formattedCitation":"[6,7]","plainCitation":"[6,7]","noteIndex":0},"citationItems":[{"id":179,"uris":["http://zotero.org/users/local/7wAhjAYz/items/DWCZWBFM"],"itemData":{"id":179,"type":"article-journal","abstract":"OBJECTIVES: Assistive reproductive therapies can help those who have difficulty conceiving but different forms of assistive reproductive therapies are associated with different treatment characteristics. We undertook a large, multinational discrete choice experiment to understand patient preferences for assistive reproductive therapies.\nMETHODS: We administered an online discrete choice experiment with persons who had experience with subfertility or assistive reproductive therapies in the USA, UK, the Nordic region (Denmark, Norway, Sweden, Finland), Spain, and China. Attributes encouraged trade-offs between effectiveness, risk of adverse effects, treatment (dis)comfort, (in)convenience, cost per cycle and shared decision making. We used multinomial logit and mixed-logit models to estimate preferences and attribute importance by country/region, and estimated willingness to pay for changes in attribute levels.\nRESULTS: A total of 7565 respondents participated. Mixed logit had a better fit than multinomial logit across all samples. Preferences moved in expected directions across all samples, but the relative importance of attributes differed between countries. Willingness to pay was greatest for improvements in effectiveness and a greater degree of shared decision making, and we observe a substantial 'option value' independent of treatment characteristics. Unexpectedly, preferences over cost were insignificant in the Chinese sample, limiting the use of willingness to pay in this sample.\nCONCLUSIONS: Respondents balanced concerns for effectiveness with other considerations, including the cost and (dis)comfort of treatment, and the degree of shared decision making, but there is also substantial option value independent of treatment characteristics, demonstrating value of assistive reproductive therapies to individuals with experience of subfertility. We hypothesise that price insensitivity in the Chinese sample may reflect a degree of social desirability bias.","container-title":"The Patient","DOI":"10.1007/s40271-021-00563-7","ISSN":"1178-1661","issue":"4","journalAbbreviation":"Patient","language":"eng","note":"PMID: 34940935\nPMCID: PMC9197909","page":"459-472","source":"PubMed","title":"How Do People with Experience of Infertility Value Different Aspects of Assistive Reproductive Therapy? Results from a Multi-Country Discrete Choice Experiment","title-short":"How Do People with Experience of Infertility Value Different Aspects of Assistive Reproductive Therapy?","volume":"15","author":[{"family":"Skedgel","given":"Chris"},{"family":"Ralphs","given":"Eleanor"},{"family":"Finn","given":"Elaine"},{"family":"Markert","given":"Marie"},{"family":"Samuelsen","given":"Carl"},{"family":"Whitty","given":"Jennifer A."}],"issued":{"date-parts":[["2022",7]]}}},{"id":660,"uris":["http://zotero.org/users/local/7wAhjAYz/items/9DAFLPXV"],"itemData":{"id":660,"type":"article-journal","abstract":"Background:  Economic disparities affect access to assisted reproductive technology (ART) treatment in many countries. At the time of this survey, Japan provided partial reimbursement for ART treatment only for those in lowor middle-income classes due to limited governmental budgets. However, the optimal level of financial support by income class remains unclear.\nMethods:  We conducted a conjoint analysis of ART in Japan in January 2020. We recruited 824 women with fertility problems aged 25 to 44 years via an online social research panel. They completed a questionnaire of 16 hypothetical scenarios measuring six relevant ART attributes (i.e., out-of-pocket payment, pregnancy rate, risk of adverse effects, number of visits to outpatient clinics, consultation hours and kindness of staff ) and their relations to treatment choice.\nResults:  Mixed-effect logistic regression models showed that all six attributes significantly influenced treatment preferences, with participants valuing out-of-pocket payment the most, followed by pregnancy rates and kindness of staff. Significant interactions occurred between high household income (</w:instrText>
            </w:r>
            <w:r w:rsidRPr="0062289E">
              <w:rPr>
                <w:rFonts w:ascii="Arial" w:eastAsia="SimSun" w:hAnsi="Arial" w:cs="Arial" w:hint="eastAsia"/>
                <w:color w:val="000000"/>
              </w:rPr>
              <w:instrText>≥</w:instrText>
            </w:r>
            <w:r w:rsidRPr="0062289E">
              <w:rPr>
                <w:rFonts w:ascii="Arial" w:eastAsia="SimSun" w:hAnsi="Arial" w:cs="Arial"/>
                <w:color w:val="000000"/>
              </w:rPr>
              <w:instrText> 8 million JPY) and high out-of-pocket pay</w:instrText>
            </w:r>
            <w:r w:rsidRPr="0062289E">
              <w:rPr>
                <w:rFonts w:ascii="Cambria Math" w:eastAsia="SimSun" w:hAnsi="Cambria Math" w:cs="Cambria Math"/>
                <w:color w:val="000000"/>
              </w:rPr>
              <w:instrText>‑</w:instrText>
            </w:r>
            <w:r w:rsidRPr="0062289E">
              <w:rPr>
                <w:rFonts w:ascii="Arial" w:eastAsia="SimSun" w:hAnsi="Arial" w:cs="Arial"/>
                <w:color w:val="000000"/>
              </w:rPr>
              <w:instrText>ment (</w:instrText>
            </w:r>
            <w:r w:rsidRPr="0062289E">
              <w:rPr>
                <w:rFonts w:ascii="Arial" w:eastAsia="SimSun" w:hAnsi="Arial" w:cs="Arial" w:hint="eastAsia"/>
                <w:color w:val="000000"/>
              </w:rPr>
              <w:instrText>≥</w:instrText>
            </w:r>
            <w:r w:rsidRPr="0062289E">
              <w:rPr>
                <w:rFonts w:ascii="Arial" w:eastAsia="SimSun" w:hAnsi="Arial" w:cs="Arial"/>
                <w:color w:val="000000"/>
              </w:rPr>
              <w:instrText> 500,000 JPY). However, the average marginal probability of the highest-income patients (i.e., </w:instrText>
            </w:r>
            <w:r w:rsidRPr="0062289E">
              <w:rPr>
                <w:rFonts w:ascii="Arial" w:eastAsia="SimSun" w:hAnsi="Arial" w:cs="Arial" w:hint="eastAsia"/>
                <w:color w:val="000000"/>
              </w:rPr>
              <w:instrText>≥</w:instrText>
            </w:r>
            <w:r w:rsidRPr="0062289E">
              <w:rPr>
                <w:rFonts w:ascii="Arial" w:eastAsia="SimSun" w:hAnsi="Arial" w:cs="Arial"/>
                <w:color w:val="000000"/>
              </w:rPr>
              <w:instrText> 10 million JPY, ineligible for the subsidy) receiving ART treatment at the average cost of 400,000 JPY was 47%, compared to 56 − 61% of other income participants, who opted to receive ART at an average cost of 100,000 JPY after a 300,000 JPY subsidy.\nConclusion:  Our results suggest that out-of-pocket payment is the primary determinant in patients’ decision to opt for ART treatment. High-income patients were more likely to choose treatment, even at a high cost, but their incomebased ineligibility for government financial support might discourage some from receiving treatment.","container-title":"BMC Health Services Research","DOI":"10.1186/s12913-022-08474-5","ISSN":"1472-6963","issue":"1","journalAbbreviation":"BMC Health Serv Res","language":"en","page":"1093","source":"DOI.org (Crossref)","title":"Out-of-pocket payment and patients’ treatment choice for assisted reproductive technology by household income: a conjoint analysis using an online social research panel in Japan","title-short":"Out-of-pocket payment and patients’ treatment choice for assisted reproductive technology by household income","volume":"22","author":[{"family":"Maeda","given":"Eri"},{"family":"Jwa","given":"Seung Chik"},{"family":"Kumazawa","given":"Yukiyo"},{"family":"Saito","given":"Kazuki"},{"family":"Iba","given":"Arisa"},{"family":"Yanagisawa</w:instrText>
            </w:r>
            <w:r w:rsidRPr="0062289E">
              <w:rPr>
                <w:rFonts w:ascii="Cambria Math" w:eastAsia="SimSun" w:hAnsi="Cambria Math" w:cs="Cambria Math"/>
                <w:color w:val="000000"/>
              </w:rPr>
              <w:instrText>‑</w:instrText>
            </w:r>
            <w:r w:rsidRPr="0062289E">
              <w:rPr>
                <w:rFonts w:ascii="Arial" w:eastAsia="SimSun" w:hAnsi="Arial" w:cs="Arial"/>
                <w:color w:val="000000"/>
              </w:rPr>
              <w:instrText xml:space="preserve">Sugita","given":"Ayako"},{"family":"Kuwahara","given":"Akira"},{"family":"Saito","given":"Hidekazu"},{"family":"Terada","given":"Yukihiro"},{"family":"Fukuda","given":"Takashi"},{"family":"Ishihara","given":"Osamu"},{"family":"Kobayashi","given":"Yasuki"}],"issued":{"date-parts":[["2022",8,27]]}}}],"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rPr>
              <w:t>[6,7]</w:t>
            </w:r>
            <w:r w:rsidRPr="0062289E">
              <w:rPr>
                <w:rFonts w:ascii="Arial" w:eastAsia="SimSun" w:hAnsi="Arial" w:cs="Arial"/>
                <w:color w:val="000000"/>
              </w:rPr>
              <w:fldChar w:fldCharType="end"/>
            </w:r>
          </w:p>
        </w:tc>
      </w:tr>
      <w:tr w:rsidR="001E6A3D" w:rsidRPr="0062289E" w14:paraId="2D0AE0BF" w14:textId="77777777" w:rsidTr="00B70A7F">
        <w:trPr>
          <w:jc w:val="center"/>
        </w:trPr>
        <w:tc>
          <w:tcPr>
            <w:tcW w:w="1095" w:type="dxa"/>
            <w:vAlign w:val="center"/>
          </w:tcPr>
          <w:p w14:paraId="2493ABD1" w14:textId="77777777" w:rsidR="001E6A3D" w:rsidRPr="0062289E" w:rsidRDefault="001E6A3D" w:rsidP="00B70A7F">
            <w:pPr>
              <w:adjustRightInd w:val="0"/>
              <w:snapToGrid w:val="0"/>
              <w:spacing w:line="360" w:lineRule="auto"/>
              <w:jc w:val="center"/>
              <w:rPr>
                <w:rFonts w:ascii="Arial" w:eastAsia="SimSun" w:hAnsi="Arial" w:cs="Arial"/>
                <w:color w:val="000000"/>
              </w:rPr>
            </w:pPr>
          </w:p>
        </w:tc>
        <w:tc>
          <w:tcPr>
            <w:tcW w:w="1499" w:type="dxa"/>
            <w:vAlign w:val="center"/>
          </w:tcPr>
          <w:p w14:paraId="503332DD"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hAnsi="Arial" w:cs="Arial"/>
                <w:bCs/>
                <w:color w:val="000000"/>
              </w:rPr>
              <w:t>Risk of neonatal complications</w:t>
            </w:r>
          </w:p>
        </w:tc>
        <w:tc>
          <w:tcPr>
            <w:tcW w:w="4573" w:type="dxa"/>
            <w:vAlign w:val="center"/>
          </w:tcPr>
          <w:p w14:paraId="57331C21"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Refers to the likelihood of complications such as prematurity (before 37 weeks), low birth weight, and congenital anomalies (birth defects) in newborns. These complications may result in the infant being admitted to the neonatal intensive care unit for some time and in some cases may lead to longer periods of varying severity of health problems.</w:t>
            </w:r>
          </w:p>
        </w:tc>
        <w:tc>
          <w:tcPr>
            <w:tcW w:w="1139" w:type="dxa"/>
            <w:vAlign w:val="center"/>
          </w:tcPr>
          <w:p w14:paraId="5ECB01A4"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NioUqB6Z","properties":{"formattedCitation":"[5]","plainCitation":"[5]","noteIndex":0},"citationItems":[{"id":16,"uris":["http://zotero.org/users/local/7wAhjAYz/items/T547V9AZ"],"itemData":{"id":16,"type":"article-journal","abstract":"ANSWER: Couples’ preferences are driven by anticipated chances of live birth, miscarriage, neonatal complications, and costs but not by the differences in the treatment process (including delay of embryo transfer linked to frozen embryo transfer and risk of ovarian hyperstimulation syndrome (OHSS) associated with fresh embryo transfer).","container-title":"Human Reproduction","DOI":"10.1093/humrep/deab207","ISSN":"0268-1161, 1460-2350","issue":"11","language":"en","note":"number: 11","page":"2891-2903","source":"DOI.org (Crossref)","title":"Assessing couples’ preferences for fresh or frozen embryo transfer: a discrete choice experiment","title-short":"Assessing couples’ preferences for fresh or frozen embryo transfer","volume":"36","author":[{"family":"Abdulrahim","given":"Baydaa"},{"family":"Scotland","given":"Graham"},{"family":"Bhattacharya","given":"Siladitya"},{"family":"Maheshwari","given":"Abha"}],"issued":{"date-parts":[["2021",10,18]]}}}],"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rPr>
              <w:t>[5]</w:t>
            </w:r>
            <w:r w:rsidRPr="0062289E">
              <w:rPr>
                <w:rFonts w:ascii="Arial" w:eastAsia="SimSun" w:hAnsi="Arial" w:cs="Arial"/>
                <w:color w:val="000000"/>
              </w:rPr>
              <w:fldChar w:fldCharType="end"/>
            </w:r>
          </w:p>
        </w:tc>
      </w:tr>
      <w:tr w:rsidR="001E6A3D" w:rsidRPr="0062289E" w14:paraId="03C3D030" w14:textId="77777777" w:rsidTr="00B70A7F">
        <w:trPr>
          <w:jc w:val="center"/>
        </w:trPr>
        <w:tc>
          <w:tcPr>
            <w:tcW w:w="1095" w:type="dxa"/>
            <w:vAlign w:val="center"/>
          </w:tcPr>
          <w:p w14:paraId="155CD602"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hAnsi="Arial" w:cs="Arial"/>
                <w:color w:val="000000"/>
              </w:rPr>
              <w:t>P</w:t>
            </w:r>
            <w:r w:rsidRPr="0062289E">
              <w:rPr>
                <w:rFonts w:ascii="Arial" w:hAnsi="Arial" w:cs="Arial"/>
                <w:color w:val="000000"/>
                <w:lang w:eastAsia="en-US"/>
              </w:rPr>
              <w:t>rocess attributes</w:t>
            </w:r>
          </w:p>
        </w:tc>
        <w:tc>
          <w:tcPr>
            <w:tcW w:w="1499" w:type="dxa"/>
            <w:vAlign w:val="center"/>
          </w:tcPr>
          <w:p w14:paraId="258ABD4E"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eastAsia="SimSun" w:hAnsi="Arial" w:cs="Arial"/>
                <w:color w:val="000000"/>
              </w:rPr>
              <w:t>Number of outpatient visits per month</w:t>
            </w:r>
          </w:p>
        </w:tc>
        <w:tc>
          <w:tcPr>
            <w:tcW w:w="4573" w:type="dxa"/>
            <w:vAlign w:val="center"/>
          </w:tcPr>
          <w:p w14:paraId="568D241D"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Number of outpatient visits per month.</w:t>
            </w:r>
          </w:p>
        </w:tc>
        <w:tc>
          <w:tcPr>
            <w:tcW w:w="1139" w:type="dxa"/>
            <w:vAlign w:val="center"/>
          </w:tcPr>
          <w:p w14:paraId="7FAF5103"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C4FeqX6P","properties":{"formattedCitation":"[7]","plainCitation":"[7]","noteIndex":0},"citationItems":[{"id":660,"uris":["http://zotero.org/users/local/7wAhjAYz/items/9DAFLPXV"],"itemData":{"id":660,"type":"article-journal","abstract":"Background:  Economic disparities affect access to assisted reproductive technology (ART) treatment in many countries. At the time of this survey, Japan provided partial reimbursement for ART treatment only for those in lowor middle-income classes due to limited governmental budgets. However, the optimal level of financial support by income class remains unclear.\nMethods:  We conducted a conjoint analysis of ART in Japan in January 2020. We recruited 824 women with fertility problems aged 25 to 44 years via an online social research panel. They completed a questionnaire of 16 hypothetical scenarios measuring six relevant ART attributes (i.e., out-of-pocket payment, pregnancy rate, risk of adverse effects, number of visits to outpatient clinics, consultation hours and kindness of staff ) and their relations to treatment choice.\nResults:  Mixed-effect logistic regression models showed that all six attributes significantly influenced treatment preferences, with participants valuing out-of-pocket payment the most, followed by pregnancy rates and kindness of staff. Significant interactions occurred between high household income (</w:instrText>
            </w:r>
            <w:r w:rsidRPr="0062289E">
              <w:rPr>
                <w:rFonts w:ascii="Arial" w:eastAsia="SimSun" w:hAnsi="Arial" w:cs="Arial" w:hint="eastAsia"/>
                <w:color w:val="000000"/>
              </w:rPr>
              <w:instrText>≥</w:instrText>
            </w:r>
            <w:r w:rsidRPr="0062289E">
              <w:rPr>
                <w:rFonts w:ascii="Arial" w:eastAsia="SimSun" w:hAnsi="Arial" w:cs="Arial"/>
                <w:color w:val="000000"/>
              </w:rPr>
              <w:instrText> 8 million JPY) and high out-of-pocket pay</w:instrText>
            </w:r>
            <w:r w:rsidRPr="0062289E">
              <w:rPr>
                <w:rFonts w:ascii="Cambria Math" w:eastAsia="SimSun" w:hAnsi="Cambria Math" w:cs="Cambria Math"/>
                <w:color w:val="000000"/>
              </w:rPr>
              <w:instrText>‑</w:instrText>
            </w:r>
            <w:r w:rsidRPr="0062289E">
              <w:rPr>
                <w:rFonts w:ascii="Arial" w:eastAsia="SimSun" w:hAnsi="Arial" w:cs="Arial"/>
                <w:color w:val="000000"/>
              </w:rPr>
              <w:instrText>ment (</w:instrText>
            </w:r>
            <w:r w:rsidRPr="0062289E">
              <w:rPr>
                <w:rFonts w:ascii="Arial" w:eastAsia="SimSun" w:hAnsi="Arial" w:cs="Arial" w:hint="eastAsia"/>
                <w:color w:val="000000"/>
              </w:rPr>
              <w:instrText>≥</w:instrText>
            </w:r>
            <w:r w:rsidRPr="0062289E">
              <w:rPr>
                <w:rFonts w:ascii="Arial" w:eastAsia="SimSun" w:hAnsi="Arial" w:cs="Arial"/>
                <w:color w:val="000000"/>
              </w:rPr>
              <w:instrText> 500,000 JPY). However, the average marginal probability of the highest-income patients (i.e., </w:instrText>
            </w:r>
            <w:r w:rsidRPr="0062289E">
              <w:rPr>
                <w:rFonts w:ascii="Arial" w:eastAsia="SimSun" w:hAnsi="Arial" w:cs="Arial" w:hint="eastAsia"/>
                <w:color w:val="000000"/>
              </w:rPr>
              <w:instrText>≥</w:instrText>
            </w:r>
            <w:r w:rsidRPr="0062289E">
              <w:rPr>
                <w:rFonts w:ascii="Arial" w:eastAsia="SimSun" w:hAnsi="Arial" w:cs="Arial"/>
                <w:color w:val="000000"/>
              </w:rPr>
              <w:instrText> 10 million JPY, ineligible for the subsidy) receiving ART treatment at the average cost of 400,000 JPY was 47%, compared to 56 − 61% of other income participants, who opted to receive ART at an average cost of 100,000 JPY after a 300,000 JPY subsidy.\nConclusion:  Our results suggest that out-of-pocket payment is the primary determinant in patients’ decision to opt for ART treatment. High-income patients were more likely to choose treatment, even at a high cost, but their incomebased ineligibility for government financial support might discourage some from receiving treatment.","container-title":"BMC Health Services Research","DOI":"10.1186/s12913-022-08474-5","ISSN":"1472-6963","issue":"1","journalAbbreviation":"BMC Health Serv Res","language":"en","page":"1093","source":"DOI.org (Crossref)","title":"Out-of-pocket payment and patients’ treatment choice for assisted reproductive technology by household income: a conjoint analysis using an online social research panel in Japan","title-short":"Out-of-pocket payment and patients’ treatment choice for assisted reproductive technology by household income","volume":"22","author":[{"family":"Maeda","given":"Eri"},{"family":"Jwa","given":"Seung Chik"},{"family":"Kumazawa","given":"Yukiyo"},{"family":"Saito","given":"Kazuki"},{"family":"Iba","given":"Arisa"},{"family":"Yanagisawa</w:instrText>
            </w:r>
            <w:r w:rsidRPr="0062289E">
              <w:rPr>
                <w:rFonts w:ascii="Cambria Math" w:eastAsia="SimSun" w:hAnsi="Cambria Math" w:cs="Cambria Math"/>
                <w:color w:val="000000"/>
              </w:rPr>
              <w:instrText>‑</w:instrText>
            </w:r>
            <w:r w:rsidRPr="0062289E">
              <w:rPr>
                <w:rFonts w:ascii="Arial" w:eastAsia="SimSun" w:hAnsi="Arial" w:cs="Arial"/>
                <w:color w:val="000000"/>
              </w:rPr>
              <w:instrText xml:space="preserve">Sugita","given":"Ayako"},{"family":"Kuwahara","given":"Akira"},{"family":"Saito","given":"Hidekazu"},{"family":"Terada","given":"Yukihiro"},{"family":"Fukuda","given":"Takashi"},{"family":"Ishihara","given":"Osamu"},{"family":"Kobayashi","given":"Yasuki"}],"issued":{"date-parts":[["2022",8,27]]}}}],"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rPr>
              <w:t>[7]</w:t>
            </w:r>
            <w:r w:rsidRPr="0062289E">
              <w:rPr>
                <w:rFonts w:ascii="Arial" w:eastAsia="SimSun" w:hAnsi="Arial" w:cs="Arial"/>
                <w:color w:val="000000"/>
              </w:rPr>
              <w:fldChar w:fldCharType="end"/>
            </w:r>
          </w:p>
        </w:tc>
      </w:tr>
      <w:tr w:rsidR="001E6A3D" w:rsidRPr="0062289E" w14:paraId="62817D8D" w14:textId="77777777" w:rsidTr="00B70A7F">
        <w:trPr>
          <w:jc w:val="center"/>
        </w:trPr>
        <w:tc>
          <w:tcPr>
            <w:tcW w:w="1095" w:type="dxa"/>
            <w:vAlign w:val="center"/>
          </w:tcPr>
          <w:p w14:paraId="0A166ABA" w14:textId="77777777" w:rsidR="001E6A3D" w:rsidRPr="0062289E" w:rsidRDefault="001E6A3D" w:rsidP="00B70A7F">
            <w:pPr>
              <w:adjustRightInd w:val="0"/>
              <w:snapToGrid w:val="0"/>
              <w:spacing w:line="360" w:lineRule="auto"/>
              <w:jc w:val="center"/>
              <w:rPr>
                <w:rFonts w:ascii="Arial" w:eastAsia="SimSun" w:hAnsi="Arial" w:cs="Arial"/>
                <w:color w:val="000000"/>
              </w:rPr>
            </w:pPr>
          </w:p>
        </w:tc>
        <w:tc>
          <w:tcPr>
            <w:tcW w:w="1499" w:type="dxa"/>
            <w:vAlign w:val="center"/>
          </w:tcPr>
          <w:p w14:paraId="19091845"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eastAsia="SimSun" w:hAnsi="Arial" w:cs="Arial"/>
                <w:color w:val="000000"/>
              </w:rPr>
              <w:t>Health consultation period</w:t>
            </w:r>
          </w:p>
        </w:tc>
        <w:tc>
          <w:tcPr>
            <w:tcW w:w="4573" w:type="dxa"/>
            <w:vAlign w:val="center"/>
          </w:tcPr>
          <w:p w14:paraId="0CF4D979"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proofErr w:type="gramStart"/>
            <w:r w:rsidRPr="0062289E">
              <w:rPr>
                <w:rFonts w:ascii="Arial" w:eastAsia="SimSun" w:hAnsi="Arial" w:cs="Arial"/>
                <w:color w:val="000000"/>
              </w:rPr>
              <w:t>Work days</w:t>
            </w:r>
            <w:proofErr w:type="gramEnd"/>
            <w:r w:rsidRPr="0062289E">
              <w:rPr>
                <w:rFonts w:ascii="Arial" w:eastAsia="SimSun" w:hAnsi="Arial" w:cs="Arial"/>
                <w:color w:val="000000"/>
              </w:rPr>
              <w:t xml:space="preserve"> or weekends and evenings only.</w:t>
            </w:r>
          </w:p>
        </w:tc>
        <w:tc>
          <w:tcPr>
            <w:tcW w:w="1139" w:type="dxa"/>
            <w:vAlign w:val="center"/>
          </w:tcPr>
          <w:p w14:paraId="2847B899"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bHKgid0Z","properties":{"formattedCitation":"[7]","plainCitation":"[7]","noteIndex":0},"citationItems":[{"id":660,"uris":["http://zotero.org/users/local/7wAhjAYz/items/9DAFLPXV"],"itemData":{"id":660,"type":"article-journal","abstract":"Background:  Economic disparities affect access to assisted reproductive technology (ART) treatment in many countries. At the time of this survey, Japan provided partial reimbursement for ART treatment only for those in lowor middle-income classes due to limited governmental budgets. However, the optimal level of financial support by income class remains unclear.\nMethods:  We conducted a conjoint analysis of ART in Japan in January 2020. We recruited 824 women with fertility problems aged 25 to 44 years via an online social research panel. They completed a questionnaire of 16 hypothetical scenarios measuring six relevant ART attributes (i.e., out-of-pocket payment, pregnancy rate, risk of adverse effects, number of visits to outpatient clinics, consultation hours and kindness of staff ) and their relations to treatment choice.\nResults:  Mixed-effect logistic regression models showed that all six attributes significantly influenced treatment preferences, with participants valuing out-of-pocket payment the most, followed by pregnancy rates and kindness of staff. Significant interactions occurred between high household income (</w:instrText>
            </w:r>
            <w:r w:rsidRPr="0062289E">
              <w:rPr>
                <w:rFonts w:ascii="Arial" w:eastAsia="SimSun" w:hAnsi="Arial" w:cs="Arial" w:hint="eastAsia"/>
                <w:color w:val="000000"/>
              </w:rPr>
              <w:instrText>≥</w:instrText>
            </w:r>
            <w:r w:rsidRPr="0062289E">
              <w:rPr>
                <w:rFonts w:ascii="Arial" w:eastAsia="SimSun" w:hAnsi="Arial" w:cs="Arial"/>
                <w:color w:val="000000"/>
              </w:rPr>
              <w:instrText> 8 million JPY) and high out-of-pocket pay</w:instrText>
            </w:r>
            <w:r w:rsidRPr="0062289E">
              <w:rPr>
                <w:rFonts w:ascii="Cambria Math" w:eastAsia="SimSun" w:hAnsi="Cambria Math" w:cs="Cambria Math"/>
                <w:color w:val="000000"/>
              </w:rPr>
              <w:instrText>‑</w:instrText>
            </w:r>
            <w:r w:rsidRPr="0062289E">
              <w:rPr>
                <w:rFonts w:ascii="Arial" w:eastAsia="SimSun" w:hAnsi="Arial" w:cs="Arial"/>
                <w:color w:val="000000"/>
              </w:rPr>
              <w:instrText>ment (</w:instrText>
            </w:r>
            <w:r w:rsidRPr="0062289E">
              <w:rPr>
                <w:rFonts w:ascii="Arial" w:eastAsia="SimSun" w:hAnsi="Arial" w:cs="Arial" w:hint="eastAsia"/>
                <w:color w:val="000000"/>
              </w:rPr>
              <w:instrText>≥</w:instrText>
            </w:r>
            <w:r w:rsidRPr="0062289E">
              <w:rPr>
                <w:rFonts w:ascii="Arial" w:eastAsia="SimSun" w:hAnsi="Arial" w:cs="Arial"/>
                <w:color w:val="000000"/>
              </w:rPr>
              <w:instrText> 500,000 JPY). However, the average marginal probability of the highest-income patients (i.e., </w:instrText>
            </w:r>
            <w:r w:rsidRPr="0062289E">
              <w:rPr>
                <w:rFonts w:ascii="Arial" w:eastAsia="SimSun" w:hAnsi="Arial" w:cs="Arial" w:hint="eastAsia"/>
                <w:color w:val="000000"/>
              </w:rPr>
              <w:instrText>≥</w:instrText>
            </w:r>
            <w:r w:rsidRPr="0062289E">
              <w:rPr>
                <w:rFonts w:ascii="Arial" w:eastAsia="SimSun" w:hAnsi="Arial" w:cs="Arial"/>
                <w:color w:val="000000"/>
              </w:rPr>
              <w:instrText> 10 million JPY, ineligible for the subsidy) receiving ART treatment at the average cost of 400,000 JPY was 47%, compared to 56 − 61% of other income participants, who opted to receive ART at an average cost of 100,000 JPY after a 300,000 JPY subsidy.\nConclusion:  Our results suggest that out-of-pocket payment is the primary determinant in patients’ decision to opt for ART treatment. High-income patients were more likely to choose treatment, even at a high cost, but their incomebased ineligibility for government financial support might discourage some from receiving treatment.","container-title":"BMC Health Services Research","DOI":"10.1186/s12913-022-08474-5","ISSN":"1472-6963","issue":"1","journalAbbreviation":"BMC Health Serv Res","language":"en","page":"1093","source":"DOI.org (Crossref)","title":"Out-of-pocket payment and patients’ treatment choice for assisted reproductive technology by household income: a conjoint analysis using an online social research panel in Japan","title-short":"Out-of-pocket payment and patients’ treatment choice for assisted reproductive technology by household income","volume":"22","author":[{"family":"Maeda","given":"Eri"},{"family":"Jwa","given":"Seung Chik"},{"family":"Kumazawa","given":"Yukiyo"},{"family":"Saito","given":"Kazuki"},{"family":"Iba","given":"Arisa"},{"family":"Yanagisawa</w:instrText>
            </w:r>
            <w:r w:rsidRPr="0062289E">
              <w:rPr>
                <w:rFonts w:ascii="Cambria Math" w:eastAsia="SimSun" w:hAnsi="Cambria Math" w:cs="Cambria Math"/>
                <w:color w:val="000000"/>
              </w:rPr>
              <w:instrText>‑</w:instrText>
            </w:r>
            <w:r w:rsidRPr="0062289E">
              <w:rPr>
                <w:rFonts w:ascii="Arial" w:eastAsia="SimSun" w:hAnsi="Arial" w:cs="Arial"/>
                <w:color w:val="000000"/>
              </w:rPr>
              <w:instrText xml:space="preserve">Sugita","given":"Ayako"},{"family":"Kuwahara","given":"Akira"},{"family":"Saito","given":"Hidekazu"},{"family":"Terada","given":"Yukihiro"},{"family":"Fukuda","given":"Takashi"},{"family":"Ishihara","given":"Osamu"},{"family":"Kobayashi","given":"Yasuki"}],"issued":{"date-parts":[["2022",8,27]]}}}],"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rPr>
              <w:t>[7]</w:t>
            </w:r>
            <w:r w:rsidRPr="0062289E">
              <w:rPr>
                <w:rFonts w:ascii="Arial" w:eastAsia="SimSun" w:hAnsi="Arial" w:cs="Arial"/>
                <w:color w:val="000000"/>
              </w:rPr>
              <w:fldChar w:fldCharType="end"/>
            </w:r>
          </w:p>
        </w:tc>
      </w:tr>
      <w:tr w:rsidR="001E6A3D" w:rsidRPr="0062289E" w14:paraId="3349BA47" w14:textId="77777777" w:rsidTr="00B70A7F">
        <w:trPr>
          <w:jc w:val="center"/>
        </w:trPr>
        <w:tc>
          <w:tcPr>
            <w:tcW w:w="1095" w:type="dxa"/>
            <w:vAlign w:val="center"/>
          </w:tcPr>
          <w:p w14:paraId="1CBA7E5D" w14:textId="77777777" w:rsidR="001E6A3D" w:rsidRPr="0062289E" w:rsidRDefault="001E6A3D" w:rsidP="00B70A7F">
            <w:pPr>
              <w:adjustRightInd w:val="0"/>
              <w:snapToGrid w:val="0"/>
              <w:spacing w:line="360" w:lineRule="auto"/>
              <w:jc w:val="center"/>
              <w:rPr>
                <w:rFonts w:ascii="Arial" w:eastAsia="SimSun" w:hAnsi="Arial" w:cs="Arial"/>
                <w:color w:val="000000"/>
              </w:rPr>
            </w:pPr>
          </w:p>
        </w:tc>
        <w:tc>
          <w:tcPr>
            <w:tcW w:w="1499" w:type="dxa"/>
            <w:vAlign w:val="center"/>
          </w:tcPr>
          <w:p w14:paraId="398E7E17"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eastAsia="SimSun" w:hAnsi="Arial" w:cs="Arial"/>
                <w:color w:val="000000"/>
              </w:rPr>
              <w:t>Friendliness of care</w:t>
            </w:r>
          </w:p>
        </w:tc>
        <w:tc>
          <w:tcPr>
            <w:tcW w:w="4573" w:type="dxa"/>
            <w:vAlign w:val="center"/>
          </w:tcPr>
          <w:p w14:paraId="2A881D10"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Attitude towards patients.</w:t>
            </w:r>
          </w:p>
        </w:tc>
        <w:tc>
          <w:tcPr>
            <w:tcW w:w="1139" w:type="dxa"/>
            <w:vAlign w:val="center"/>
          </w:tcPr>
          <w:p w14:paraId="42CFA715"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Sxz3K1fZ","properties":{"formattedCitation":"[4,7]","plainCitation":"[4,7]","noteIndex":0},"citationItems":[{"id":670,"uris":["http://zotero.org/users/local/7wAhjAYz/items/S3SKYSUB"],"itemData":{"id":670,"type":"article-journal","container-title":"Human Reproduction","DOI":"10.1093/humrep/deu023","ISSN":"0268-1161, 1460-2350","issue":"4","journalAbbreviation":"Human Reproduction","language":"en","page":"712-719","source":"DOI.org (Crossref)","title":"Fertility clinicians and infertile patients in China have different preferences in fertility care","volume":"29","author":[{"family":"Cai","given":"Q. F."},{"family":"Wan","given":"F."},{"family":"Dong","given":"X. Y."},{"family":"Liao","given":"X. H."},{"family":"Zheng","given":"J."},{"family":"Wang","given":"R."},{"family":"Wang","given":"L."},{"family":"Ji","given":"L. C."},{"family":"Zhang","given":"H. W."}],"issued":{"date-parts":[["2014",4,1]]}}},{"id":660,"uris":["http://zotero.org/users/local/7wAhjAYz/items/9DAFLPXV"],"itemData":{"id":660,"type":"article-journal","abstract":"Background:  Economic disparities affect access to assisted reproductive technology (ART) treatment in many countries. At the time of this survey, Japan provided partial reimbursement for ART treatment only for those in lowor middle-income classes due to limited governmental budgets. However, the optimal level of financial support by income class remains unclear.\nMethods:  We conducted a conjoint analysis of ART in Japan in January 2020. We recruited 824 women with fertility problems aged 25 to 44 years via an online social research panel. They completed a questionnaire of 16 hypothetical scenarios measuring six relevant ART attributes (i.e., out-of-pocket payment, pregnancy rate, risk of adverse effects, number of visits to outpatient clinics, consultation hours and kindness of staff ) and their relations to treatment choice.\nResults:  Mixed-effect logistic regression models showed that all six attributes significantly influenced treatment preferences, with participants valuing out-of-pocket payment the most, followed by pregnancy rates and kindness of staff. Significant interactions occurred between high household income (</w:instrText>
            </w:r>
            <w:r w:rsidRPr="0062289E">
              <w:rPr>
                <w:rFonts w:ascii="Arial" w:eastAsia="SimSun" w:hAnsi="Arial" w:cs="Arial" w:hint="eastAsia"/>
                <w:color w:val="000000"/>
              </w:rPr>
              <w:instrText>≥</w:instrText>
            </w:r>
            <w:r w:rsidRPr="0062289E">
              <w:rPr>
                <w:rFonts w:ascii="Arial" w:eastAsia="SimSun" w:hAnsi="Arial" w:cs="Arial"/>
                <w:color w:val="000000"/>
              </w:rPr>
              <w:instrText> 8 million JPY) and high out-of-pocket pay</w:instrText>
            </w:r>
            <w:r w:rsidRPr="0062289E">
              <w:rPr>
                <w:rFonts w:ascii="Cambria Math" w:eastAsia="SimSun" w:hAnsi="Cambria Math" w:cs="Cambria Math"/>
                <w:color w:val="000000"/>
              </w:rPr>
              <w:instrText>‑</w:instrText>
            </w:r>
            <w:r w:rsidRPr="0062289E">
              <w:rPr>
                <w:rFonts w:ascii="Arial" w:eastAsia="SimSun" w:hAnsi="Arial" w:cs="Arial"/>
                <w:color w:val="000000"/>
              </w:rPr>
              <w:instrText>ment (</w:instrText>
            </w:r>
            <w:r w:rsidRPr="0062289E">
              <w:rPr>
                <w:rFonts w:ascii="Arial" w:eastAsia="SimSun" w:hAnsi="Arial" w:cs="Arial" w:hint="eastAsia"/>
                <w:color w:val="000000"/>
              </w:rPr>
              <w:instrText>≥</w:instrText>
            </w:r>
            <w:r w:rsidRPr="0062289E">
              <w:rPr>
                <w:rFonts w:ascii="Arial" w:eastAsia="SimSun" w:hAnsi="Arial" w:cs="Arial"/>
                <w:color w:val="000000"/>
              </w:rPr>
              <w:instrText> 500,000 JPY). However, the average marginal probability of the highest-income patients (i.e., </w:instrText>
            </w:r>
            <w:r w:rsidRPr="0062289E">
              <w:rPr>
                <w:rFonts w:ascii="Arial" w:eastAsia="SimSun" w:hAnsi="Arial" w:cs="Arial" w:hint="eastAsia"/>
                <w:color w:val="000000"/>
              </w:rPr>
              <w:instrText>≥</w:instrText>
            </w:r>
            <w:r w:rsidRPr="0062289E">
              <w:rPr>
                <w:rFonts w:ascii="Arial" w:eastAsia="SimSun" w:hAnsi="Arial" w:cs="Arial"/>
                <w:color w:val="000000"/>
              </w:rPr>
              <w:instrText> 10 million JPY, ineligible for the subsidy) receiving ART treatment at the average cost of 400,000 JPY was 47%, compared to 56 − 61% of other income participants, who opted to receive ART at an average cost of 100,000 JPY after a 300,000 JPY subsidy.\nConclusion:  Our results suggest that out-of-pocket payment is the primary determinant in patients’ decision to opt for ART treatment. High-income patients were more likely to choose treatment, even at a high cost, but their incomebased ineligibility for government financial support might discourage some from receiving treatment.","container-title":"BMC Health Services Research","DOI":"10.1186/s12913-022-08474-5","ISSN":"1472-6963","issue":"1","journalAbbreviation":"BMC Health Serv Res","language":"en","page":"1093","source":"DOI.org (Crossref)","title":"Out-of-pocket payment and patients’ treatment choice for assisted reproductive technology by household income: a conjoint analysis using an online social research panel in Japan","title-short":"Out-of-pocket payment and patients’ treatment choice for assisted reproductive technology by household income","volume":"22","author":[{"family":"Maeda","given":"Eri"},{"family":"Jwa","given":"Seung Chik"},{"family":"Kumazawa","given":"Yukiyo"},{"family":"Saito","given":"Kazuki"},{"family":"Iba","given":"Arisa"},{"family":"Yanagisawa</w:instrText>
            </w:r>
            <w:r w:rsidRPr="0062289E">
              <w:rPr>
                <w:rFonts w:ascii="Cambria Math" w:eastAsia="SimSun" w:hAnsi="Cambria Math" w:cs="Cambria Math"/>
                <w:color w:val="000000"/>
              </w:rPr>
              <w:instrText>‑</w:instrText>
            </w:r>
            <w:r w:rsidRPr="0062289E">
              <w:rPr>
                <w:rFonts w:ascii="Arial" w:eastAsia="SimSun" w:hAnsi="Arial" w:cs="Arial"/>
                <w:color w:val="000000"/>
              </w:rPr>
              <w:instrText xml:space="preserve">Sugita","given":"Ayako"},{"family":"Kuwahara","given":"Akira"},{"family":"Saito","given":"Hidekazu"},{"family":"Terada","given":"Yukihiro"},{"family":"Fukuda","given":"Takashi"},{"family":"Ishihara","given":"Osamu"},{"family":"Kobayashi","given":"Yasuki"}],"issued":{"date-parts":[["2022",8,27]]}}}],"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rPr>
              <w:t>[4,7]</w:t>
            </w:r>
            <w:r w:rsidRPr="0062289E">
              <w:rPr>
                <w:rFonts w:ascii="Arial" w:eastAsia="SimSun" w:hAnsi="Arial" w:cs="Arial"/>
                <w:color w:val="000000"/>
              </w:rPr>
              <w:fldChar w:fldCharType="end"/>
            </w:r>
          </w:p>
        </w:tc>
      </w:tr>
      <w:tr w:rsidR="001E6A3D" w:rsidRPr="0062289E" w14:paraId="73980B5B" w14:textId="77777777" w:rsidTr="00B70A7F">
        <w:trPr>
          <w:jc w:val="center"/>
        </w:trPr>
        <w:tc>
          <w:tcPr>
            <w:tcW w:w="1095" w:type="dxa"/>
            <w:vAlign w:val="center"/>
          </w:tcPr>
          <w:p w14:paraId="2E7C13FB" w14:textId="77777777" w:rsidR="001E6A3D" w:rsidRPr="0062289E" w:rsidRDefault="001E6A3D" w:rsidP="00B70A7F">
            <w:pPr>
              <w:adjustRightInd w:val="0"/>
              <w:snapToGrid w:val="0"/>
              <w:spacing w:line="360" w:lineRule="auto"/>
              <w:jc w:val="center"/>
              <w:rPr>
                <w:rFonts w:ascii="Arial" w:eastAsia="SimSun" w:hAnsi="Arial" w:cs="Arial"/>
                <w:color w:val="000000"/>
              </w:rPr>
            </w:pPr>
          </w:p>
        </w:tc>
        <w:tc>
          <w:tcPr>
            <w:tcW w:w="1499" w:type="dxa"/>
            <w:vAlign w:val="center"/>
          </w:tcPr>
          <w:p w14:paraId="69174405"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eastAsia="SimSun" w:hAnsi="Arial" w:cs="Arial"/>
                <w:color w:val="000000"/>
              </w:rPr>
              <w:t xml:space="preserve">Online counseling </w:t>
            </w:r>
            <w:r w:rsidRPr="0062289E">
              <w:rPr>
                <w:rFonts w:ascii="Arial" w:eastAsia="SimSun" w:hAnsi="Arial" w:cs="Arial"/>
                <w:color w:val="000000"/>
              </w:rPr>
              <w:lastRenderedPageBreak/>
              <w:t>and peer support</w:t>
            </w:r>
          </w:p>
        </w:tc>
        <w:tc>
          <w:tcPr>
            <w:tcW w:w="4573" w:type="dxa"/>
            <w:vAlign w:val="center"/>
          </w:tcPr>
          <w:p w14:paraId="3C996ABA"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lastRenderedPageBreak/>
              <w:t xml:space="preserve">Whether telephone or Internet counseling is professional, and whether the care provides </w:t>
            </w:r>
            <w:r w:rsidRPr="0062289E">
              <w:rPr>
                <w:rFonts w:ascii="Arial" w:eastAsia="SimSun" w:hAnsi="Arial" w:cs="Arial"/>
                <w:color w:val="000000"/>
              </w:rPr>
              <w:lastRenderedPageBreak/>
              <w:t>peer support (patients with similar experiences help each other in life, social, and psychological aspects).</w:t>
            </w:r>
          </w:p>
        </w:tc>
        <w:tc>
          <w:tcPr>
            <w:tcW w:w="1139" w:type="dxa"/>
            <w:vAlign w:val="center"/>
          </w:tcPr>
          <w:p w14:paraId="64A04586"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lastRenderedPageBreak/>
              <w:fldChar w:fldCharType="begin"/>
            </w:r>
            <w:r w:rsidRPr="0062289E">
              <w:rPr>
                <w:rFonts w:ascii="Arial" w:eastAsia="SimSun" w:hAnsi="Arial" w:cs="Arial"/>
                <w:color w:val="000000"/>
              </w:rPr>
              <w:instrText xml:space="preserve"> ADDIN ZOTERO_ITEM CSL_CITATION {"citationID":"ud02d2rS","properties":{"formattedCitation":"[2,3]","plainCitation":"[2,3]","noteIndex":0},"citationItems":[{"id":662,"uris":["http://zotero.org/users/local/7wAhjAYz/items/VSBMJ99M"],"itemData":{"id":662,"type":"article-journal","abstract":"Introduction In Australia, societal and individual preferences for funding fertility treatment remain largely unknown. This has resulted in a lack of evidence about willingness to pay (WTP) for fertility treatment by either the general population (the funders) or infertile individuals (who directly benefit). Using a stated preference discrete choice experiment (SPDCE) approach has been suggested as a more appropriate method to inform economic evaluations of fertility treatment. We outline the protocol for an ongoing study which aims to assess fertility treatment preferences of both the general population and infertile individuals, and indirectly estimate their WTP for fertility treatment.\nMethods and analysis Two separate but related SPDCEs will be conducted for two population samples—the general population and infertile individuals—to elicit preferences for fertility treatment to indirectly estimate WTP. We describe the qualitative work to be undertaken to design the SPDCEs. We will use D-efficient fractional experimental designs informed by prior coefficients from the pilot surveys. The mode of administration for the SPDCE is also discussed. The final results will be analysed using mixed logit or latent class model.\nEthics and dissemination This study is being funded by the Australian National Health and Medical Research Council (NHMRC) project grant AP1104543 and has been approved by the University of New South Wales Human Research Ethics Committee (HEC 17255) and a fertility clinic’s ethics committee. Findings of the study will be disseminated in peer-reviewed journals and presented at various conferences. A lay summary of the results will be made publicly available on the University of New South Wales National Perinatal Epidemiology and Statistics Unit website. Our results will contribute to the development of an evidence-based policy framework for the provision of cost-effective and patient-centred fertility treatment in Australia.","container-title":"BMJ Open","DOI":"10.1136/bmjopen-2017-020509","ISSN":"2044-6055, 2044-6055","issue":"2","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economics\nPMID: 29444788","page":"e020509","source":"bmjopen.bmj.com","title":"Assessment of the societal and individual preferences for fertility treatment in Australia: study protocol for stated preference discrete choice experiments","title-short":"Assessment of the societal and individual preferences for fertility treatment in Australia","volume":"8","author":[{"family":"Botha","given":"Willings"},{"family":"Donnolley","given":"Natasha"},{"family":"Shanahan","given":"Marian"},{"family":"Chambers","given":"Georgina M."}],"issued":{"date-parts":[["2018",2,1]]}}},{"id":666,"uris":["http://zotero.org/users/local/7wAhjAYz/items/7KSWCRRI"],"itemData":{"id":666,"type":"article-journal","abstract":"Background  Infertility is a medical condition affecting an estimated 186 million people worldwide. Medically assisted fertility treatments allow many of these individuals to have a baby. Insights about preferences of patients who have experienced fertility treatment should be used to inform funding policies and treatment configurations that best reflect the patients’ voice and the value of fertility treatment to patients.\nObjective  To explore the preferences for fertility treatment attributes of infertile women who had previously undergone or were undergoing fertility treatments—ex post perspective.\nMethods  We used data from a stated-preference discrete choice experiment (DCE) among 376 Australian women who had undergone or were undergoing fertility treatment. Respondents chose their preferred treatment choices in 12 hypothetical treatment choice scenarios described by seven attributes (success rates, side effects, counselling/peer support, treatment journey, continuity of care, availability of experimental treatment and out-of-pocket cost). We estimated random parameter logit (RPL) and latent class (LC) models that accounted for preference heterogeneity. The results were used to derive price elasticities of demand and marginal willingness-to-pay (WTP) values for the treatment attributes explored within the DCE survey.\nResults  Income level did not have a significant effect on marginal WTP for fertility treatment attributes. The demand for fertility treatment from an ex post perspective was found to be highly inelastic (treatment cost changes had almost no impact on demand). Success rates and out-of-pocket costs were significant and important predictors of individuals’ treatment choices conditional on the attributes and levels included in the study. These were followed by counselling/peer support, side effects, treatment journey, continuity of care, and availability of experimental treatment, in that order. Respondents were willing to pay $383–$524 per one percentage point increase in the treatment success rate and over $2000 and over $3500 to avoid moderate and significant side effects, respectively (values are reported in AU$). Latent class models revealed that the majority of respondents (51%) were risk-averse success-rate seekers.\nConclusion  Infertile women who had previously undergone or were undergoing fertility treatment valued fertility treatment highly as reflected by highly price-inelastic demand. Success rate of treatment and out-of-pocket costs were the most important attributes and largely determined patients’ WTP for fertility treatment relative to the attributes and levels used in the study. While further research should investigate the price sensitivity of women who have not experienced fertility treatment, these results might explain why women continue fertility treatment once they have commenced despite their financial capacity to pay. Future research should also determine patients’ price elasticities for a fertility treatment program with multiple treatment cycles.","container-title":"Applied Health Economics and Health Policy","DOI":"10.1007/s40258-022-00764-7","ISSN":"1175-5652, 1179-1896","issue":"1","journalAbbreviation":"Appl Health Econ Health Policy","language":"en","page":"91-107","source":"DOI.org (Crossref)","title":"What Features of Fertility Treatment do Patients Value? Price Elasticity and Willingness-to-Pay Values from a Discrete Choice Experiment","title-short":"What Features of Fertility Treatment do Patients Value?","volume":"21","author":[{"family":"Keller","given":"Elena"},{"family":"Botha","given":"Willings"},{"family":"Chambers","given":"Georgina M."}],"issued":{"date-parts":[["2023",1]]}}}],"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rPr>
              <w:t>[2,3]</w:t>
            </w:r>
            <w:r w:rsidRPr="0062289E">
              <w:rPr>
                <w:rFonts w:ascii="Arial" w:eastAsia="SimSun" w:hAnsi="Arial" w:cs="Arial"/>
                <w:color w:val="000000"/>
              </w:rPr>
              <w:fldChar w:fldCharType="end"/>
            </w:r>
          </w:p>
        </w:tc>
      </w:tr>
      <w:tr w:rsidR="001E6A3D" w:rsidRPr="0062289E" w14:paraId="213C7A5A" w14:textId="77777777" w:rsidTr="00B70A7F">
        <w:trPr>
          <w:jc w:val="center"/>
        </w:trPr>
        <w:tc>
          <w:tcPr>
            <w:tcW w:w="1095" w:type="dxa"/>
            <w:vAlign w:val="center"/>
          </w:tcPr>
          <w:p w14:paraId="2AF88E8E" w14:textId="77777777" w:rsidR="001E6A3D" w:rsidRPr="0062289E" w:rsidRDefault="001E6A3D" w:rsidP="00B70A7F">
            <w:pPr>
              <w:adjustRightInd w:val="0"/>
              <w:snapToGrid w:val="0"/>
              <w:spacing w:line="360" w:lineRule="auto"/>
              <w:jc w:val="center"/>
              <w:rPr>
                <w:rFonts w:ascii="Arial" w:eastAsia="SimSun" w:hAnsi="Arial" w:cs="Arial"/>
                <w:color w:val="000000"/>
              </w:rPr>
            </w:pPr>
          </w:p>
        </w:tc>
        <w:tc>
          <w:tcPr>
            <w:tcW w:w="1499" w:type="dxa"/>
            <w:vAlign w:val="center"/>
          </w:tcPr>
          <w:p w14:paraId="1C81B807"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eastAsia="SimSun" w:hAnsi="Arial" w:cs="Arial"/>
                <w:color w:val="000000"/>
              </w:rPr>
              <w:t>Continuity of care</w:t>
            </w:r>
          </w:p>
        </w:tc>
        <w:tc>
          <w:tcPr>
            <w:tcW w:w="4573" w:type="dxa"/>
            <w:vAlign w:val="center"/>
          </w:tcPr>
          <w:p w14:paraId="377DA13C"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Whether the same doctor or nurse sees each visit.</w:t>
            </w:r>
          </w:p>
        </w:tc>
        <w:tc>
          <w:tcPr>
            <w:tcW w:w="1139" w:type="dxa"/>
            <w:vAlign w:val="center"/>
          </w:tcPr>
          <w:p w14:paraId="699F5994"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wJAcYr4G","properties":{"formattedCitation":"[2\\uc0\\u8211{}4]","plainCitation":"[2–4]","noteIndex":0},"citationItems":[{"id":662,"uris":["http://zotero.org/users/local/7wAhjAYz/items/VSBMJ99M"],"itemData":{"id":662,"type":"article-journal","abstract":"Introduction In Australia, societal and individual preferences for funding fertility treatment remain largely unknown. This has resulted in a lack of evidence about willingness to pay (WTP) for fertility treatment by either the general population (the funders) or infertile individuals (who directly benefit). Using a stated preference discrete choice experiment (SPDCE) approach has been suggested as a more appropriate method to inform economic evaluations of fertility treatment. We outline the protocol for an ongoing study which aims to assess fertility treatment preferences of both the general population and infertile individuals, and indirectly estimate their WTP for fertility treatment.\nMethods and analysis Two separate but related SPDCEs will be conducted for two population samples—the general population and infertile individuals—to elicit preferences for fertility treatment to indirectly estimate WTP. We describe the qualitative work to be undertaken to design the SPDCEs. We will use D-efficient fractional experimental designs informed by prior coefficients from the pilot surveys. The mode of administration for the SPDCE is also discussed. The final results will be analysed using mixed logit or latent class model.\nEthics and dissemination This study is being funded by the Australian National Health and Medical Research Council (NHMRC) project grant AP1104543 and has been approved by the University of New South Wales Human Research Ethics Committee (HEC 17255) and a fertility clinic’s ethics committee. Findings of the study will be disseminated in peer-reviewed journals and presented at various conferences. A lay summary of the results will be made publicly available on the University of New South Wales National Perinatal Epidemiology and Statistics Unit website. Our results will contribute to the development of an evidence-based policy framework for the provision of cost-effective and patient-centred fertility treatment in Australia.","container-title":"BMJ Open","DOI":"10.1136/bmjopen-2017-020509","ISSN":"2044-6055, 2044-6055","issue":"2","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economics\nPMID: 29444788","page":"e020509","source":"bmjopen.bmj.com","title":"Assessment of the societal and individual preferences for fertility treatment in Australia: study protocol for stated preference discrete choice experiments","title-short":"Assessment of the societal and individual preferences for fertility treatment in Australia","volume":"8","author":[{"family":"Botha","given":"Willings"},{"family":"Donnolley","given":"Natasha"},{"family":"Shanahan","given":"Marian"},{"family":"Chambers","given":"Georgina M."}],"issued":{"date-parts":[["2018",2,1]]}}},{"id":666,"uris":["http://zotero.org/users/local/7wAhjAYz/items/7KSWCRRI"],"itemData":{"id":666,"type":"article-journal","abstract":"Background  Infertility is a medical condition affecting an estimated 186 million people worldwide. Medically assisted fertility treatments allow many of these individuals to have a baby. Insights about preferences of patients who have experienced fertility treatment should be used to inform funding policies and treatment configurations that best reflect the patients’ voice and the value of fertility treatment to patients.\nObjective  To explore the preferences for fertility treatment attributes of infertile women who had previously undergone or were undergoing fertility treatments—ex post perspective.\nMethods  We used data from a stated-preference discrete choice experiment (DCE) among 376 Australian women who had undergone or were undergoing fertility treatment. Respondents chose their preferred treatment choices in 12 hypothetical treatment choice scenarios described by seven attributes (success rates, side effects, counselling/peer support, treatment journey, continuity of care, availability of experimental treatment and out-of-pocket cost). We estimated random parameter logit (RPL) and latent class (LC) models that accounted for preference heterogeneity. The results were used to derive price elasticities of demand and marginal willingness-to-pay (WTP) values for the treatment attributes explored within the DCE survey.\nResults  Income level did not have a significant effect on marginal WTP for fertility treatment attributes. The demand for fertility treatment from an ex post perspective was found to be highly inelastic (treatment cost changes had almost no impact on demand). Success rates and out-of-pocket costs were significant and important predictors of individuals’ treatment choices conditional on the attributes and levels included in the study. These were followed by counselling/peer support, side effects, treatment journey, continuity of care, and availability of experimental treatment, in that order. Respondents were willing to pay $383–$524 per one percentage point increase in the treatment success rate and over $2000 and over $3500 to avoid moderate and significant side effects, respectively (values are reported in AU$). Latent class models revealed that the majority of respondents (51%) were risk-averse success-rate seekers.\nConclusion  Infertile women who had previously undergone or were undergoing fertility treatment valued fertility treatment highly as reflected by highly price-inelastic demand. Success rate of treatment and out-of-pocket costs were the most important attributes and largely determined patients’ WTP for fertility treatment relative to the attributes and levels used in the study. While further research should investigate the price sensitivity of women who have not experienced fertility treatment, these results might explain why women continue fertility treatment once they have commenced despite their financial capacity to pay. Future research should also determine patients’ price elasticities for a fertility treatment program with multiple treatment cycles.","container-title":"Applied Health Economics and Health Policy","DOI":"10.1007/s40258-022-00764-7","ISSN":"1175-5652, 1179-1896","issue":"1","journalAbbreviation":"Appl Health Econ Health Policy","language":"en","page":"91-107","source":"DOI.org (Crossref)","title":"What Features of Fertility Treatment do Patients Value? Price Elasticity and Willingness-to-Pay Values from a Discrete Choice Experiment","title-short":"What Features of Fertility Treatment do Patients Value?","volume":"21","author":[{"family":"Keller","given":"Elena"},{"family":"Botha","given":"Willings"},{"family":"Chambers","given":"Georgina M."}],"issued":{"date-parts":[["2023",1]]}}},{"id":670,"uris":["http://zotero.org/users/local/7wAhjAYz/items/S3SKYSUB"],"itemData":{"id":670,"type":"article-journal","container-title":"Human Reproduction","DOI":"10.1093/humrep/deu023","ISSN":"0268-1161, 1460-2350","issue":"4","journalAbbreviation":"Human Reproduction","language":"en","page":"712-719","source":"DOI.org (Crossref)","title":"Fertility clinicians and infertile patients in China have different preferences in fertility care","volume":"29","author":[{"family":"Cai","given":"Q. F."},{"family":"Wan","given":"F."},{"family":"Dong","given":"X. Y."},{"family":"Liao","given":"X. H."},{"family":"Zheng","given":"J."},{"family":"Wang","given":"R."},{"family":"Wang","given":"L."},{"family":"Ji","given":"L. C."},{"family":"Zhang","given":"H. W."}],"issued":{"date-parts":[["2014",4,1]]}}}],"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szCs w:val="24"/>
              </w:rPr>
              <w:t>[2–4]</w:t>
            </w:r>
            <w:r w:rsidRPr="0062289E">
              <w:rPr>
                <w:rFonts w:ascii="Arial" w:eastAsia="SimSun" w:hAnsi="Arial" w:cs="Arial"/>
                <w:color w:val="000000"/>
              </w:rPr>
              <w:fldChar w:fldCharType="end"/>
            </w:r>
          </w:p>
        </w:tc>
      </w:tr>
      <w:tr w:rsidR="001E6A3D" w:rsidRPr="0062289E" w14:paraId="092F465D" w14:textId="77777777" w:rsidTr="00B70A7F">
        <w:trPr>
          <w:jc w:val="center"/>
        </w:trPr>
        <w:tc>
          <w:tcPr>
            <w:tcW w:w="1095" w:type="dxa"/>
            <w:vAlign w:val="center"/>
          </w:tcPr>
          <w:p w14:paraId="282EA4A4" w14:textId="77777777" w:rsidR="001E6A3D" w:rsidRPr="0062289E" w:rsidRDefault="001E6A3D" w:rsidP="00B70A7F">
            <w:pPr>
              <w:adjustRightInd w:val="0"/>
              <w:snapToGrid w:val="0"/>
              <w:spacing w:line="360" w:lineRule="auto"/>
              <w:jc w:val="center"/>
              <w:rPr>
                <w:rFonts w:ascii="Arial" w:eastAsia="SimSun" w:hAnsi="Arial" w:cs="Arial"/>
                <w:color w:val="000000"/>
              </w:rPr>
            </w:pPr>
          </w:p>
        </w:tc>
        <w:tc>
          <w:tcPr>
            <w:tcW w:w="1499" w:type="dxa"/>
            <w:vAlign w:val="center"/>
          </w:tcPr>
          <w:p w14:paraId="206EE82B"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hAnsi="Arial" w:cs="Arial"/>
                <w:color w:val="000000"/>
              </w:rPr>
              <w:t>Participation in treatment decision making</w:t>
            </w:r>
          </w:p>
        </w:tc>
        <w:tc>
          <w:tcPr>
            <w:tcW w:w="4573" w:type="dxa"/>
            <w:vAlign w:val="center"/>
          </w:tcPr>
          <w:p w14:paraId="59CD8320"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Refers to the timely communication of the patient's views and concerns to the physician and the participation in the discussion and selection of treatment options.</w:t>
            </w:r>
          </w:p>
        </w:tc>
        <w:tc>
          <w:tcPr>
            <w:tcW w:w="1139" w:type="dxa"/>
            <w:vAlign w:val="center"/>
          </w:tcPr>
          <w:p w14:paraId="3C2C43BC"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LKgGKMab","properties":{"formattedCitation":"[6]","plainCitation":"[6]","noteIndex":0},"citationItems":[{"id":179,"uris":["http://zotero.org/users/local/7wAhjAYz/items/DWCZWBFM"],"itemData":{"id":179,"type":"article-journal","abstract":"OBJECTIVES: Assistive reproductive therapies can help those who have difficulty conceiving but different forms of assistive reproductive therapies are associated with different treatment characteristics. We undertook a large, multinational discrete choice experiment to understand patient preferences for assistive reproductive therapies.\nMETHODS: We administered an online discrete choice experiment with persons who had experience with subfertility or assistive reproductive therapies in the USA, UK, the Nordic region (Denmark, Norway, Sweden, Finland), Spain, and China. Attributes encouraged trade-offs between effectiveness, risk of adverse effects, treatment (dis)comfort, (in)convenience, cost per cycle and shared decision making. We used multinomial logit and mixed-logit models to estimate preferences and attribute importance by country/region, and estimated willingness to pay for changes in attribute levels.\nRESULTS: A total of 7565 respondents participated. Mixed logit had a better fit than multinomial logit across all samples. Preferences moved in expected directions across all samples, but the relative importance of attributes differed between countries. Willingness to pay was greatest for improvements in effectiveness and a greater degree of shared decision making, and we observe a substantial 'option value' independent of treatment characteristics. Unexpectedly, preferences over cost were insignificant in the Chinese sample, limiting the use of willingness to pay in this sample.\nCONCLUSIONS: Respondents balanced concerns for effectiveness with other considerations, including the cost and (dis)comfort of treatment, and the degree of shared decision making, but there is also substantial option value independent of treatment characteristics, demonstrating value of assistive reproductive therapies to individuals with experience of subfertility. We hypothesise that price insensitivity in the Chinese sample may reflect a degree of social desirability bias.","container-title":"The Patient","DOI":"10.1007/s40271-021-00563-7","ISSN":"1178-1661","issue":"4","journalAbbreviation":"Patient","language":"eng","note":"PMID: 34940935\nPMCID: PMC9197909","page":"459-472","source":"PubMed","title":"How Do People with Experience of Infertility Value Different Aspects of Assistive Reproductive Therapy? Results from a Multi-Country Discrete Choice Experiment","title-short":"How Do People with Experience of Infertility Value Different Aspects of Assistive Reproductive Therapy?","volume":"15","author":[{"family":"Skedgel","given":"Chris"},{"family":"Ralphs","given":"Eleanor"},{"family":"Finn","given":"Elaine"},{"family":"Markert","given":"Marie"},{"family":"Samuelsen","given":"Carl"},{"family":"Whitty","given":"Jennifer A."}],"issued":{"date-parts":[["2022",7]]}}}],"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rPr>
              <w:t>[6]</w:t>
            </w:r>
            <w:r w:rsidRPr="0062289E">
              <w:rPr>
                <w:rFonts w:ascii="Arial" w:eastAsia="SimSun" w:hAnsi="Arial" w:cs="Arial"/>
                <w:color w:val="000000"/>
              </w:rPr>
              <w:fldChar w:fldCharType="end"/>
            </w:r>
          </w:p>
        </w:tc>
      </w:tr>
      <w:tr w:rsidR="001E6A3D" w:rsidRPr="0062289E" w14:paraId="4C3BD8BE" w14:textId="77777777" w:rsidTr="00B70A7F">
        <w:trPr>
          <w:jc w:val="center"/>
        </w:trPr>
        <w:tc>
          <w:tcPr>
            <w:tcW w:w="1095" w:type="dxa"/>
            <w:vAlign w:val="center"/>
          </w:tcPr>
          <w:p w14:paraId="75AB00B3"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hAnsi="Arial" w:cs="Arial"/>
                <w:color w:val="000000"/>
              </w:rPr>
              <w:t xml:space="preserve">Economic </w:t>
            </w:r>
            <w:r w:rsidRPr="0062289E">
              <w:rPr>
                <w:rFonts w:ascii="Arial" w:hAnsi="Arial" w:cs="Arial"/>
                <w:color w:val="000000"/>
                <w:lang w:eastAsia="en-US"/>
              </w:rPr>
              <w:t>attributes</w:t>
            </w:r>
          </w:p>
        </w:tc>
        <w:tc>
          <w:tcPr>
            <w:tcW w:w="1499" w:type="dxa"/>
            <w:vAlign w:val="center"/>
          </w:tcPr>
          <w:p w14:paraId="3C46C598" w14:textId="77777777" w:rsidR="001E6A3D" w:rsidRPr="0062289E" w:rsidRDefault="001E6A3D" w:rsidP="00B70A7F">
            <w:pPr>
              <w:adjustRightInd w:val="0"/>
              <w:snapToGrid w:val="0"/>
              <w:spacing w:line="360" w:lineRule="auto"/>
              <w:jc w:val="center"/>
              <w:rPr>
                <w:rFonts w:ascii="Arial" w:eastAsia="SimSun" w:hAnsi="Arial" w:cs="Arial"/>
                <w:color w:val="000000"/>
              </w:rPr>
            </w:pPr>
            <w:r w:rsidRPr="0062289E">
              <w:rPr>
                <w:rFonts w:ascii="Arial" w:hAnsi="Arial" w:cs="Arial"/>
                <w:bCs/>
                <w:color w:val="000000"/>
              </w:rPr>
              <w:t>Out-of-pocket costs per cycle</w:t>
            </w:r>
          </w:p>
        </w:tc>
        <w:tc>
          <w:tcPr>
            <w:tcW w:w="4573" w:type="dxa"/>
            <w:vAlign w:val="center"/>
          </w:tcPr>
          <w:p w14:paraId="021727B9" w14:textId="77777777" w:rsidR="001E6A3D" w:rsidRPr="0062289E" w:rsidRDefault="001E6A3D" w:rsidP="00B70A7F">
            <w:pPr>
              <w:kinsoku w:val="0"/>
              <w:topLinePunct/>
              <w:adjustRightInd w:val="0"/>
              <w:snapToGrid w:val="0"/>
              <w:spacing w:line="360" w:lineRule="auto"/>
              <w:rPr>
                <w:rFonts w:ascii="Arial" w:eastAsia="SimSun" w:hAnsi="Arial" w:cs="Arial"/>
                <w:color w:val="000000"/>
              </w:rPr>
            </w:pPr>
            <w:r w:rsidRPr="0062289E">
              <w:rPr>
                <w:rFonts w:ascii="Arial" w:eastAsia="SimSun" w:hAnsi="Arial" w:cs="Arial"/>
                <w:color w:val="000000"/>
              </w:rPr>
              <w:t>Refers to the out-of-pocket expenses of the patient for the treatment.</w:t>
            </w:r>
          </w:p>
        </w:tc>
        <w:tc>
          <w:tcPr>
            <w:tcW w:w="1139" w:type="dxa"/>
            <w:vAlign w:val="center"/>
          </w:tcPr>
          <w:p w14:paraId="4D5B8CF8" w14:textId="77777777" w:rsidR="001E6A3D" w:rsidRPr="0062289E" w:rsidRDefault="001E6A3D" w:rsidP="00B70A7F">
            <w:pPr>
              <w:adjustRightInd w:val="0"/>
              <w:snapToGrid w:val="0"/>
              <w:spacing w:line="360" w:lineRule="auto"/>
              <w:rPr>
                <w:rFonts w:ascii="Arial" w:eastAsia="SimSun"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ITEM CSL_CITATION {"citationID":"Q9PnSpGK","properties":{"formattedCitation":"[2,3,5\\uc0\\u8211{}7]","plainCitation":"[2,3,5–7]","noteIndex":0},"citationItems":[{"id":662,"uris":["http://zotero.org/users/local/7wAhjAYz/items/VSBMJ99M"],"itemData":{"id":662,"type":"article-journal","abstract":"Introduction In Australia, societal and individual preferences for funding fertility treatment remain largely unknown. This has resulted in a lack of evidence about willingness to pay (WTP) for fertility treatment by either the general population (the funders) or infertile individuals (who directly benefit). Using a stated preference discrete choice experiment (SPDCE) approach has been suggested as a more appropriate method to inform economic evaluations of fertility treatment. We outline the protocol for an ongoing study which aims to assess fertility treatment preferences of both the general population and infertile individuals, and indirectly estimate their WTP for fertility treatment.\nMethods and analysis Two separate but related SPDCEs will be conducted for two population samples—the general population and infertile individuals—to elicit preferences for fertility treatment to indirectly estimate WTP. We describe the qualitative work to be undertaken to design the SPDCEs. We will use D-efficient fractional experimental designs informed by prior coefficients from the pilot surveys. The mode of administration for the SPDCE is also discussed. The final results will be analysed using mixed logit or latent class model.\nEthics and dissemination This study is being funded by the Australian National Health and Medical Research Council (NHMRC) project grant AP1104543 and has been approved by the University of New South Wales Human Research Ethics Committee (HEC 17255) and a fertility clinic’s ethics committee. Findings of the study will be disseminated in peer-reviewed journals and presented at various conferences. A lay summary of the results will be made publicly available on the University of New South Wales National Perinatal Epidemiology and Statistics Unit website. Our results will contribute to the development of an evidence-based policy framework for the provision of cost-effective and patient-centred fertility treatment in Australia.","container-title":"BMJ Open","DOI":"10.1136/bmjopen-2017-020509","ISSN":"2044-6055, 2044-6055","issue":"2","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economics\nPMID: 29444788","page":"e020509","source":"bmjopen.bmj.com","title":"Assessment of the societal and individual preferences for fertility treatment in Australia: study protocol for stated preference discrete choice experiments","title-short":"Assessment of the societal and individual preferences for fertility treatment in Australia","volume":"8","author":[{"family":"Botha","given":"Willings"},{"family":"Donnolley","given":"Natasha"},{"family":"Shanahan","given":"Marian"},{"family":"Chambers","given":"Georgina M."}],"issued":{"date-parts":[["2018",2,1]]}}},{"id":666,"uris":["http://zotero.org/users/local/7wAhjAYz/items/7KSWCRRI"],"itemData":{"id":666,"type":"article-journal","abstract":"Background  Infertility is a medical condition affecting an estimated 186 million people worldwide. Medically assisted fertility treatments allow many of these individuals to have a baby. Insights about preferences of patients who have experienced fertility treatment should be used to inform funding policies and treatment configurations that best reflect the patients’ voice and the value of fertility treatment to patients.\nObjective  To explore the preferences for fertility treatment attributes of infertile women who had previously undergone or were undergoing fertility treatments—ex post perspective.\nMethods  We used data from a stated-preference discrete choice experiment (DCE) among 376 Australian women who had undergone or were undergoing fertility treatment. Respondents chose their preferred treatment choices in 12 hypothetical treatment choice scenarios described by seven attributes (success rates, side effects, counselling/peer support, treatment journey, continuity of care, availability of experimental treatment and out-of-pocket cost). We estimated random parameter logit (RPL) and latent class (LC) models that accounted for preference heterogeneity. The results were used to derive price elasticities of demand and marginal willingness-to-pay (WTP) values for the treatment attributes explored within the DCE survey.\nResults  Income level did not have a significant effect on marginal WTP for fertility treatment attributes. The demand for fertility treatment from an ex post perspective was found to be highly inelastic (treatment cost changes had almost no impact on demand). Success rates and out-of-pocket costs were significant and important predictors of individuals’ treatment choices conditional on the attributes and levels included in the study. These were followed by counselling/peer support, side effects, treatment journey, continuity of care, and availability of experimental treatment, in that order. Respondents were willing to pay $383–$524 per one percentage point increase in the treatment success rate and over $2000 and over $3500 to avoid moderate and significant side effects, respectively (values are reported in AU$). Latent class models revealed that the majority of respondents (51%) were risk-averse success-rate seekers.\nConclusion  Infertile women who had previously undergone or were undergoing fertility treatment valued fertility treatment highly as reflected by highly price-inelastic demand. Success rate of treatment and out-of-pocket costs were the most important attributes and largely determined patients’ WTP for fertility treatment relative to the attributes and levels used in the study. While further research should investigate the price sensitivity of women who have not experienced fertility treatment, these results might explain why women continue fertility treatment once they have commenced despite their financial capacity to pay. Future research should also determine patients’ price elasticities for a fertility treatment program with multiple treatment cycles.","container-title":"Applied Health Economics and Health Policy","DOI":"10.1007/s40258-022-00764-7","ISSN":"1175-5652, 1179-1896","issue":"1","journalAbbreviation":"Appl Health Econ Health Policy","language":"en","page":"91-107","source":"DOI.org (Crossref)","title":"What Features of Fertility Treatment do Patients Value? Price Elasticity and Willingness-to-Pay Values from a Discrete Choice Experiment","title-short":"What Features of Fertility Treatment do Patients Value?","volume":"21","author":[{"family":"Keller","given":"Elena"},{"family":"Botha","given":"Willings"},{"family":"Chambers","given":"Georgina M."}],"issued":{"date-parts":[["2023",1]]}}},{"id":16,"uris":["http://zotero.org/users/local/7wAhjAYz/items/T547V9AZ"],"itemData":{"id":16,"type":"article-journal","abstract":"ANSWER: Couples’ preferences are driven by anticipated chances of live birth, miscarriage, neonatal complications, and costs but not by the differences in the treatment process (including delay of embryo transfer linked to frozen embryo transfer and risk of ovarian hyperstimulation syndrome (OHSS) associated with fresh embryo transfer).","container-title":"Human Reproduction","DOI":"10.1093/humrep/deab207","ISSN":"0268-1161, 1460-2350","issue":"11","language":"en","note":"number: 11","page":"2891-2903","source":"DOI.org (Crossref)","title":"Assessing couples’ preferences for fresh or frozen embryo transfer: a discrete choice experiment","title-short":"Assessing couples’ preferences for fresh or frozen embryo transfer","volume":"36","author":[{"family":"Abdulrahim","given":"Baydaa"},{"family":"Scotland","given":"Graham"},{"family":"Bhattacharya","given":"Siladitya"},{"family":"Maheshwari","given":"Abha"}],"issued":{"date-parts":[["2021",10,18]]}}},{"id":179,"uris":["http://zotero.org/users/local/7wAhjAYz/items/DWCZWBFM"],"itemData":{"id":179,"type":"article-journal","abstract":"OBJECTIVES: Assistive reproductive therapies can help those who have difficulty conceiving but different forms of assistive reproductive therapies are associated with different treatment characteristics. We undertook a large, multinational discrete choice experiment to understand patient preferences for assistive reproductive therapies.\nMETHODS: We administered an online discrete choice experiment with persons who had experience with subfertility or assistive reproductive therapies in the USA, UK, the Nordic region (Denmark, Norway, Sweden, Finland), Spain, and China. Attributes encouraged trade-offs between effectiveness, risk of adverse effects, treatment (dis)comfort, (in)convenience, cost per cycle and shared decision making. We used multinomial logit and mixed-logit models to estimate preferences and attribute importance by country/region, and estimated willingness to pay for changes in attribute levels.\nRESULTS: A total of 7565 respondents participated. Mixed logit had a better fit than multinomial logit across all samples. Preferences moved in expected directions across all samples, but the relative importance of attributes differed between countries. Willingness to pay was greatest for improvements in effectiveness and a greater degree of shared decision making, and we observe a substantial 'option value' independent of treatment characteristics. Unexpectedly, preferences over cost were insignificant in the Chinese sample, limiting the use of willingness to pay in this sample.\nCONCLUSIONS: Respondents balanced concerns for effectiveness with other considerations, including the cost and (dis)comfort of treatment, and the degree of shared decision making, but there is also substantial option value independent of treatment characteristics, demonstrating value of assistive reproductive therapies to individuals with experience of subfertility. We hypothesise that price insensitivity in the Chinese sample may reflect a degree of social desirability bias.","container-title":"The Patient","DOI":"10.1007/s40271-021-00563-7","ISSN":"1178-1661","issue":"4","journalAbbreviation":"Patient","language":"eng","note":"PMID: 34940935\nPMCID: PMC9197909","page":"459-472","source":"PubMed","title":"How Do People with Experience of Infertility Value Different Aspects of Assistive Reproductive Therapy? Results from a Multi-Country Discrete Choice Experiment","title-short":"How Do People with Experience of Infertility Value Different Aspects of Assistive Reproductive Therapy?","volume":"15","author":[{"family":"Skedgel","given":"Chris"},{"family":"Ralphs","given":"Eleanor"},{"family":"Finn","given":"Elaine"},{"family":"Markert","given":"Marie"},{"family":"Samuelsen","given":"Carl"},{"family":"Whitty","given":"Jennifer A."}],"issued":{"date-parts":[["2022",7]]}}},{"id":660,"uris":["http://zotero.org/users/local/7wAhjAYz/items/9DAFLPXV"],"itemData":{"id":660,"type":"article-journal","abstract":"Background:  Economic disparities affect access to assisted reproductive technology (ART) treatment in many countries. At the time of this survey, Japan provided partial reimbursement for ART treatment only for those in lowor middle-income classes due to limited governmental budgets. However, the optimal level of financial support by income class remains unclear.\nMethods:  We conducted a conjoint analysis of ART in Japan in January 2020. We recruited 824 women with fertility problems aged 25 to 44 years via an online social research panel. They completed a questionnaire of 16 hypothetical scenarios measuring six relevant ART attributes (i.e., out-of-pocket payment, pregnancy rate, risk of adverse effects, number of visits to outpatient clinics, consultation hours and kindness of staff ) and their relations to treatment choice.\nResults:  Mixed-effect logistic regression models showed that all six attributes significantly influenced treatment preferences, with participants valuing out-of-pocket payment the most, followed by pregnancy rates and kindness of staff. Significant interactions occurred between high household income (</w:instrText>
            </w:r>
            <w:r w:rsidRPr="0062289E">
              <w:rPr>
                <w:rFonts w:ascii="Arial" w:eastAsia="SimSun" w:hAnsi="Arial" w:cs="Arial" w:hint="eastAsia"/>
                <w:color w:val="000000"/>
              </w:rPr>
              <w:instrText>≥</w:instrText>
            </w:r>
            <w:r w:rsidRPr="0062289E">
              <w:rPr>
                <w:rFonts w:ascii="Arial" w:eastAsia="SimSun" w:hAnsi="Arial" w:cs="Arial"/>
                <w:color w:val="000000"/>
              </w:rPr>
              <w:instrText> 8 million JPY) and high out-of-pocket pay</w:instrText>
            </w:r>
            <w:r w:rsidRPr="0062289E">
              <w:rPr>
                <w:rFonts w:ascii="Cambria Math" w:eastAsia="SimSun" w:hAnsi="Cambria Math" w:cs="Cambria Math"/>
                <w:color w:val="000000"/>
              </w:rPr>
              <w:instrText>‑</w:instrText>
            </w:r>
            <w:r w:rsidRPr="0062289E">
              <w:rPr>
                <w:rFonts w:ascii="Arial" w:eastAsia="SimSun" w:hAnsi="Arial" w:cs="Arial"/>
                <w:color w:val="000000"/>
              </w:rPr>
              <w:instrText>ment (</w:instrText>
            </w:r>
            <w:r w:rsidRPr="0062289E">
              <w:rPr>
                <w:rFonts w:ascii="Arial" w:eastAsia="SimSun" w:hAnsi="Arial" w:cs="Arial" w:hint="eastAsia"/>
                <w:color w:val="000000"/>
              </w:rPr>
              <w:instrText>≥</w:instrText>
            </w:r>
            <w:r w:rsidRPr="0062289E">
              <w:rPr>
                <w:rFonts w:ascii="Arial" w:eastAsia="SimSun" w:hAnsi="Arial" w:cs="Arial"/>
                <w:color w:val="000000"/>
              </w:rPr>
              <w:instrText> 500,000 JPY). However, the average marginal probability of the highest-income patients (i.e., </w:instrText>
            </w:r>
            <w:r w:rsidRPr="0062289E">
              <w:rPr>
                <w:rFonts w:ascii="Arial" w:eastAsia="SimSun" w:hAnsi="Arial" w:cs="Arial" w:hint="eastAsia"/>
                <w:color w:val="000000"/>
              </w:rPr>
              <w:instrText>≥</w:instrText>
            </w:r>
            <w:r w:rsidRPr="0062289E">
              <w:rPr>
                <w:rFonts w:ascii="Arial" w:eastAsia="SimSun" w:hAnsi="Arial" w:cs="Arial"/>
                <w:color w:val="000000"/>
              </w:rPr>
              <w:instrText> 10 million JPY, ineligible for the subsidy) receiving ART treatment at the average cost of 400,000 JPY was 47%, compared to 56 − 61% of other income participants, who opted to receive ART at an average cost of 100,000 JPY after a 300,000 JPY subsidy.\nConclusion:  Our results suggest that out-of-pocket payment is the primary determinant in patients’ decision to opt for ART treatment. High-income patients were more likely to choose treatment, even at a high cost, but their incomebased ineligibility for government financial support might discourage some from receiving treatment.","container-title":"BMC Health Services Research","DOI":"10.1186/s12913-022-08474-5","ISSN":"1472-6963","issue":"1","journalAbbreviation":"BMC Health Serv Res","language":"en","page":"1093","source":"DOI.org (Crossref)","title":"Out-of-pocket payment and patients’ treatment choice for assisted reproductive technology by household income: a conjoint analysis using an online social research panel in Japan","title-short":"Out-of-pocket payment and patients’ treatment choice for assisted reproductive technology by household income","volume":"22","author":[{"family":"Maeda","given":"Eri"},{"family":"Jwa","given":"Seung Chik"},{"family":"Kumazawa","given":"Yukiyo"},{"family":"Saito","given":"Kazuki"},{"family":"Iba","given":"Arisa"},{"family":"Yanagisawa</w:instrText>
            </w:r>
            <w:r w:rsidRPr="0062289E">
              <w:rPr>
                <w:rFonts w:ascii="Cambria Math" w:eastAsia="SimSun" w:hAnsi="Cambria Math" w:cs="Cambria Math"/>
                <w:color w:val="000000"/>
              </w:rPr>
              <w:instrText>‑</w:instrText>
            </w:r>
            <w:r w:rsidRPr="0062289E">
              <w:rPr>
                <w:rFonts w:ascii="Arial" w:eastAsia="SimSun" w:hAnsi="Arial" w:cs="Arial"/>
                <w:color w:val="000000"/>
              </w:rPr>
              <w:instrText xml:space="preserve">Sugita","given":"Ayako"},{"family":"Kuwahara","given":"Akira"},{"family":"Saito","given":"Hidekazu"},{"family":"Terada","given":"Yukihiro"},{"family":"Fukuda","given":"Takashi"},{"family":"Ishihara","given":"Osamu"},{"family":"Kobayashi","given":"Yasuki"}],"issued":{"date-parts":[["2022",8,27]]}}}],"schema":"https://github.com/citation-style-language/schema/raw/master/csl-citation.json"} </w:instrText>
            </w:r>
            <w:r w:rsidRPr="0062289E">
              <w:rPr>
                <w:rFonts w:ascii="Arial" w:eastAsia="SimSun" w:hAnsi="Arial" w:cs="Arial"/>
                <w:color w:val="000000"/>
              </w:rPr>
              <w:fldChar w:fldCharType="separate"/>
            </w:r>
            <w:r w:rsidRPr="0062289E">
              <w:rPr>
                <w:rFonts w:ascii="Arial" w:hAnsi="Arial" w:cs="Arial"/>
                <w:color w:val="000000"/>
                <w:szCs w:val="24"/>
              </w:rPr>
              <w:t>[2,3,5–7]</w:t>
            </w:r>
            <w:r w:rsidRPr="0062289E">
              <w:rPr>
                <w:rFonts w:ascii="Arial" w:eastAsia="SimSun" w:hAnsi="Arial" w:cs="Arial"/>
                <w:color w:val="000000"/>
              </w:rPr>
              <w:fldChar w:fldCharType="end"/>
            </w:r>
          </w:p>
        </w:tc>
      </w:tr>
    </w:tbl>
    <w:p w14:paraId="55B6A7BE" w14:textId="77777777" w:rsidR="00776F1F" w:rsidRPr="0062289E" w:rsidRDefault="00776F1F" w:rsidP="00776F1F">
      <w:pPr>
        <w:widowControl/>
        <w:tabs>
          <w:tab w:val="left" w:pos="1156"/>
        </w:tabs>
        <w:jc w:val="left"/>
        <w:rPr>
          <w:rFonts w:ascii="Arial" w:eastAsia="SimSun" w:hAnsi="Arial" w:cs="Arial"/>
          <w:color w:val="000000"/>
          <w:szCs w:val="21"/>
        </w:rPr>
      </w:pPr>
    </w:p>
    <w:p w14:paraId="05194836" w14:textId="77777777" w:rsidR="006E2E01" w:rsidRPr="0062289E" w:rsidRDefault="006E2E01" w:rsidP="006E2E01">
      <w:pPr>
        <w:adjustRightInd w:val="0"/>
        <w:snapToGrid w:val="0"/>
        <w:spacing w:line="480" w:lineRule="auto"/>
        <w:rPr>
          <w:rFonts w:ascii="Arial" w:eastAsia="SimSun" w:hAnsi="Arial" w:cs="Arial"/>
          <w:color w:val="000000"/>
        </w:rPr>
      </w:pPr>
      <w:r w:rsidRPr="0062289E">
        <w:rPr>
          <w:rFonts w:ascii="Arial" w:eastAsia="SimSun" w:hAnsi="Arial" w:cs="Arial"/>
          <w:color w:val="000000"/>
        </w:rPr>
        <w:t>R</w:t>
      </w:r>
      <w:r w:rsidRPr="0062289E">
        <w:rPr>
          <w:rFonts w:ascii="Arial" w:eastAsia="SimSun" w:hAnsi="Arial" w:cs="Arial" w:hint="eastAsia"/>
          <w:color w:val="000000"/>
        </w:rPr>
        <w:t>efernence</w:t>
      </w:r>
    </w:p>
    <w:p w14:paraId="35F3E95A" w14:textId="276C6196" w:rsidR="006E2E01" w:rsidRPr="0062289E" w:rsidRDefault="006E2E01" w:rsidP="006E2E01">
      <w:pPr>
        <w:pStyle w:val="Bibliography"/>
        <w:adjustRightInd w:val="0"/>
        <w:snapToGrid w:val="0"/>
        <w:spacing w:line="480" w:lineRule="auto"/>
        <w:rPr>
          <w:rFonts w:ascii="Arial" w:hAnsi="Arial" w:cs="Arial"/>
          <w:color w:val="000000"/>
        </w:rPr>
      </w:pPr>
      <w:r w:rsidRPr="0062289E">
        <w:rPr>
          <w:rFonts w:ascii="Arial" w:eastAsia="SimSun" w:hAnsi="Arial" w:cs="Arial"/>
          <w:color w:val="000000"/>
        </w:rPr>
        <w:fldChar w:fldCharType="begin"/>
      </w:r>
      <w:r w:rsidRPr="0062289E">
        <w:rPr>
          <w:rFonts w:ascii="Arial" w:eastAsia="SimSun" w:hAnsi="Arial" w:cs="Arial"/>
          <w:color w:val="000000"/>
        </w:rPr>
        <w:instrText xml:space="preserve"> ADDIN ZOTERO_BIBL {"uncited":[],"omitted":[],"custom":[]} CSL_BIBLIOGRAPHY </w:instrText>
      </w:r>
      <w:r w:rsidRPr="0062289E">
        <w:rPr>
          <w:rFonts w:ascii="Arial" w:eastAsia="SimSun" w:hAnsi="Arial" w:cs="Arial"/>
          <w:color w:val="000000"/>
        </w:rPr>
        <w:fldChar w:fldCharType="separate"/>
      </w:r>
      <w:r w:rsidRPr="0062289E">
        <w:rPr>
          <w:rFonts w:ascii="Arial" w:hAnsi="Arial" w:cs="Arial"/>
          <w:color w:val="000000"/>
        </w:rPr>
        <w:t xml:space="preserve">1 Cornelisse S, Vos MS, Groenewoud H, </w:t>
      </w:r>
      <w:r w:rsidRPr="0062289E">
        <w:rPr>
          <w:rFonts w:ascii="Arial" w:hAnsi="Arial" w:cs="Arial"/>
          <w:i/>
          <w:iCs/>
          <w:color w:val="000000"/>
        </w:rPr>
        <w:t>et al.</w:t>
      </w:r>
      <w:r w:rsidRPr="0062289E">
        <w:rPr>
          <w:rFonts w:ascii="Arial" w:hAnsi="Arial" w:cs="Arial"/>
          <w:color w:val="000000"/>
        </w:rPr>
        <w:t xml:space="preserve"> Women’s preferences concerning IVF treatment: a discrete choice experiment with particular focus on embryo transfer policy. </w:t>
      </w:r>
      <w:r w:rsidRPr="0062289E">
        <w:rPr>
          <w:rFonts w:ascii="Arial" w:hAnsi="Arial" w:cs="Arial"/>
          <w:i/>
          <w:iCs/>
          <w:color w:val="000000"/>
        </w:rPr>
        <w:t>Human Reproduction Open</w:t>
      </w:r>
      <w:r w:rsidRPr="0062289E">
        <w:rPr>
          <w:rFonts w:ascii="Arial" w:hAnsi="Arial" w:cs="Arial"/>
          <w:color w:val="000000"/>
        </w:rPr>
        <w:t>. 2022;2022:hoac030. doi: 10.1093/hropen/hoac030</w:t>
      </w:r>
    </w:p>
    <w:p w14:paraId="694C0233" w14:textId="3ADC1C76" w:rsidR="006E2E01" w:rsidRPr="0062289E" w:rsidRDefault="006E2E01" w:rsidP="006E2E01">
      <w:pPr>
        <w:pStyle w:val="Bibliography"/>
        <w:adjustRightInd w:val="0"/>
        <w:snapToGrid w:val="0"/>
        <w:spacing w:line="480" w:lineRule="auto"/>
        <w:rPr>
          <w:rFonts w:ascii="Arial" w:hAnsi="Arial" w:cs="Arial"/>
          <w:color w:val="000000"/>
        </w:rPr>
      </w:pPr>
      <w:r w:rsidRPr="0062289E">
        <w:rPr>
          <w:rFonts w:ascii="Arial" w:hAnsi="Arial" w:cs="Arial"/>
          <w:color w:val="000000"/>
        </w:rPr>
        <w:t xml:space="preserve">2 Botha W, Donnolley N, Shanahan M, </w:t>
      </w:r>
      <w:r w:rsidRPr="0062289E">
        <w:rPr>
          <w:rFonts w:ascii="Arial" w:hAnsi="Arial" w:cs="Arial"/>
          <w:i/>
          <w:iCs/>
          <w:color w:val="000000"/>
        </w:rPr>
        <w:t>et al.</w:t>
      </w:r>
      <w:r w:rsidRPr="0062289E">
        <w:rPr>
          <w:rFonts w:ascii="Arial" w:hAnsi="Arial" w:cs="Arial"/>
          <w:color w:val="000000"/>
        </w:rPr>
        <w:t xml:space="preserve"> Assessment of the societal and individual preferences for fertility treatment in Australia: study protocol for stated preference discrete choice experiments. </w:t>
      </w:r>
      <w:r w:rsidRPr="0062289E">
        <w:rPr>
          <w:rFonts w:ascii="Arial" w:hAnsi="Arial" w:cs="Arial"/>
          <w:i/>
          <w:iCs/>
          <w:color w:val="000000"/>
        </w:rPr>
        <w:t>BMJ Open</w:t>
      </w:r>
      <w:r w:rsidRPr="0062289E">
        <w:rPr>
          <w:rFonts w:ascii="Arial" w:hAnsi="Arial" w:cs="Arial"/>
          <w:color w:val="000000"/>
        </w:rPr>
        <w:t>. 2018;8:e020509. doi: 10.1136/bmjopen-2017-020509</w:t>
      </w:r>
    </w:p>
    <w:p w14:paraId="23FD5CEF" w14:textId="5AAD6C91" w:rsidR="006E2E01" w:rsidRPr="0062289E" w:rsidRDefault="006E2E01" w:rsidP="006E2E01">
      <w:pPr>
        <w:pStyle w:val="Bibliography"/>
        <w:adjustRightInd w:val="0"/>
        <w:snapToGrid w:val="0"/>
        <w:spacing w:line="480" w:lineRule="auto"/>
        <w:rPr>
          <w:rFonts w:ascii="Arial" w:hAnsi="Arial" w:cs="Arial"/>
          <w:color w:val="000000"/>
        </w:rPr>
      </w:pPr>
      <w:r w:rsidRPr="0062289E">
        <w:rPr>
          <w:rFonts w:ascii="Arial" w:hAnsi="Arial" w:cs="Arial"/>
          <w:color w:val="000000"/>
        </w:rPr>
        <w:t xml:space="preserve">3 Keller E, Botha W, Chambers GM. What Features of Fertility Treatment do Patients Value? Price Elasticity and Willingness-to-Pay Values from a Discrete Choice Experiment. </w:t>
      </w:r>
      <w:r w:rsidRPr="0062289E">
        <w:rPr>
          <w:rFonts w:ascii="Arial" w:hAnsi="Arial" w:cs="Arial"/>
          <w:i/>
          <w:iCs/>
          <w:color w:val="000000"/>
        </w:rPr>
        <w:t>Appl Health Econ Health Policy</w:t>
      </w:r>
      <w:r w:rsidRPr="0062289E">
        <w:rPr>
          <w:rFonts w:ascii="Arial" w:hAnsi="Arial" w:cs="Arial"/>
          <w:color w:val="000000"/>
        </w:rPr>
        <w:t>. 2023;21:91–107. doi: 10.1007/s40258-022-00764-7</w:t>
      </w:r>
    </w:p>
    <w:p w14:paraId="49E300B5" w14:textId="3FB5FBFD" w:rsidR="006E2E01" w:rsidRPr="0062289E" w:rsidRDefault="006E2E01" w:rsidP="006E2E01">
      <w:pPr>
        <w:pStyle w:val="Bibliography"/>
        <w:adjustRightInd w:val="0"/>
        <w:snapToGrid w:val="0"/>
        <w:spacing w:line="480" w:lineRule="auto"/>
        <w:rPr>
          <w:rFonts w:ascii="Arial" w:hAnsi="Arial" w:cs="Arial"/>
          <w:color w:val="000000"/>
        </w:rPr>
      </w:pPr>
      <w:r w:rsidRPr="0062289E">
        <w:rPr>
          <w:rFonts w:ascii="Arial" w:hAnsi="Arial" w:cs="Arial"/>
          <w:color w:val="000000"/>
        </w:rPr>
        <w:t xml:space="preserve">4 Cai QF, Wan F, Dong XY, </w:t>
      </w:r>
      <w:r w:rsidRPr="0062289E">
        <w:rPr>
          <w:rFonts w:ascii="Arial" w:hAnsi="Arial" w:cs="Arial"/>
          <w:i/>
          <w:iCs/>
          <w:color w:val="000000"/>
        </w:rPr>
        <w:t>et al.</w:t>
      </w:r>
      <w:r w:rsidRPr="0062289E">
        <w:rPr>
          <w:rFonts w:ascii="Arial" w:hAnsi="Arial" w:cs="Arial"/>
          <w:color w:val="000000"/>
        </w:rPr>
        <w:t xml:space="preserve"> Fertility clinicians and infertile patients in China have different preferences in fertility care. </w:t>
      </w:r>
      <w:r w:rsidRPr="0062289E">
        <w:rPr>
          <w:rFonts w:ascii="Arial" w:hAnsi="Arial" w:cs="Arial"/>
          <w:i/>
          <w:iCs/>
          <w:color w:val="000000"/>
        </w:rPr>
        <w:t>Human Reproduction</w:t>
      </w:r>
      <w:r w:rsidRPr="0062289E">
        <w:rPr>
          <w:rFonts w:ascii="Arial" w:hAnsi="Arial" w:cs="Arial"/>
          <w:color w:val="000000"/>
        </w:rPr>
        <w:t>. 2014;29:712–9. doi: 10.1093/humrep/deu023</w:t>
      </w:r>
    </w:p>
    <w:p w14:paraId="249F0F53" w14:textId="25E66D40" w:rsidR="006E2E01" w:rsidRPr="0062289E" w:rsidRDefault="006E2E01" w:rsidP="006E2E01">
      <w:pPr>
        <w:pStyle w:val="Bibliography"/>
        <w:adjustRightInd w:val="0"/>
        <w:snapToGrid w:val="0"/>
        <w:spacing w:line="480" w:lineRule="auto"/>
        <w:rPr>
          <w:rFonts w:ascii="Arial" w:hAnsi="Arial" w:cs="Arial"/>
          <w:color w:val="000000"/>
        </w:rPr>
      </w:pPr>
      <w:r w:rsidRPr="0062289E">
        <w:rPr>
          <w:rFonts w:ascii="Arial" w:hAnsi="Arial" w:cs="Arial"/>
          <w:color w:val="000000"/>
        </w:rPr>
        <w:t xml:space="preserve">5 Abdulrahim B, Scotland G, Bhattacharya S, </w:t>
      </w:r>
      <w:r w:rsidRPr="0062289E">
        <w:rPr>
          <w:rFonts w:ascii="Arial" w:hAnsi="Arial" w:cs="Arial"/>
          <w:i/>
          <w:iCs/>
          <w:color w:val="000000"/>
        </w:rPr>
        <w:t>et al.</w:t>
      </w:r>
      <w:r w:rsidRPr="0062289E">
        <w:rPr>
          <w:rFonts w:ascii="Arial" w:hAnsi="Arial" w:cs="Arial"/>
          <w:color w:val="000000"/>
        </w:rPr>
        <w:t xml:space="preserve"> Assessing couples’ preferences for fresh or frozen embryo transfer: a discrete choice experiment. </w:t>
      </w:r>
      <w:r w:rsidRPr="0062289E">
        <w:rPr>
          <w:rFonts w:ascii="Arial" w:hAnsi="Arial" w:cs="Arial"/>
          <w:i/>
          <w:iCs/>
          <w:color w:val="000000"/>
        </w:rPr>
        <w:t>Human Reproduction</w:t>
      </w:r>
      <w:r w:rsidRPr="0062289E">
        <w:rPr>
          <w:rFonts w:ascii="Arial" w:hAnsi="Arial" w:cs="Arial"/>
          <w:color w:val="000000"/>
        </w:rPr>
        <w:t>. 2021;36:2891–903. doi: 10.1093/humrep/deab207</w:t>
      </w:r>
    </w:p>
    <w:p w14:paraId="051BA864" w14:textId="2E4E84ED" w:rsidR="006E2E01" w:rsidRPr="0062289E" w:rsidRDefault="006E2E01" w:rsidP="006E2E01">
      <w:pPr>
        <w:pStyle w:val="Bibliography"/>
        <w:adjustRightInd w:val="0"/>
        <w:snapToGrid w:val="0"/>
        <w:spacing w:line="480" w:lineRule="auto"/>
        <w:rPr>
          <w:rFonts w:ascii="Arial" w:hAnsi="Arial" w:cs="Arial"/>
          <w:color w:val="000000"/>
        </w:rPr>
      </w:pPr>
      <w:r w:rsidRPr="0062289E">
        <w:rPr>
          <w:rFonts w:ascii="Arial" w:hAnsi="Arial" w:cs="Arial"/>
          <w:color w:val="000000"/>
        </w:rPr>
        <w:t xml:space="preserve">6 Skedgel C, Ralphs E, Finn E, </w:t>
      </w:r>
      <w:r w:rsidRPr="0062289E">
        <w:rPr>
          <w:rFonts w:ascii="Arial" w:hAnsi="Arial" w:cs="Arial"/>
          <w:i/>
          <w:iCs/>
          <w:color w:val="000000"/>
        </w:rPr>
        <w:t>et al.</w:t>
      </w:r>
      <w:r w:rsidRPr="0062289E">
        <w:rPr>
          <w:rFonts w:ascii="Arial" w:hAnsi="Arial" w:cs="Arial"/>
          <w:color w:val="000000"/>
        </w:rPr>
        <w:t xml:space="preserve"> How Do People with Experience of Infertility Value Different Aspects of Assistive Reproductive Therapy? Results from a Multi-Country Discrete Choice Experiment. </w:t>
      </w:r>
      <w:r w:rsidRPr="0062289E">
        <w:rPr>
          <w:rFonts w:ascii="Arial" w:hAnsi="Arial" w:cs="Arial"/>
          <w:i/>
          <w:iCs/>
          <w:color w:val="000000"/>
        </w:rPr>
        <w:t>Patient</w:t>
      </w:r>
      <w:r w:rsidRPr="0062289E">
        <w:rPr>
          <w:rFonts w:ascii="Arial" w:hAnsi="Arial" w:cs="Arial"/>
          <w:color w:val="000000"/>
        </w:rPr>
        <w:t>. 2022;15:459–72. doi: 10.1007/s40271-021-00563-7</w:t>
      </w:r>
    </w:p>
    <w:p w14:paraId="1117B183" w14:textId="53B4A270" w:rsidR="006E2E01" w:rsidRPr="0062289E" w:rsidRDefault="006E2E01" w:rsidP="006E2E01">
      <w:pPr>
        <w:pStyle w:val="Bibliography"/>
        <w:adjustRightInd w:val="0"/>
        <w:snapToGrid w:val="0"/>
        <w:spacing w:line="480" w:lineRule="auto"/>
        <w:rPr>
          <w:rFonts w:ascii="Arial" w:hAnsi="Arial" w:cs="Arial"/>
          <w:color w:val="000000"/>
        </w:rPr>
      </w:pPr>
      <w:r w:rsidRPr="0062289E">
        <w:rPr>
          <w:rFonts w:ascii="Arial" w:hAnsi="Arial" w:cs="Arial"/>
          <w:color w:val="000000"/>
        </w:rPr>
        <w:lastRenderedPageBreak/>
        <w:t xml:space="preserve">7 Maeda E, Jwa SC, Kumazawa Y, </w:t>
      </w:r>
      <w:r w:rsidRPr="0062289E">
        <w:rPr>
          <w:rFonts w:ascii="Arial" w:hAnsi="Arial" w:cs="Arial"/>
          <w:i/>
          <w:iCs/>
          <w:color w:val="000000"/>
        </w:rPr>
        <w:t>et al.</w:t>
      </w:r>
      <w:r w:rsidRPr="0062289E">
        <w:rPr>
          <w:rFonts w:ascii="Arial" w:hAnsi="Arial" w:cs="Arial"/>
          <w:color w:val="000000"/>
        </w:rPr>
        <w:t xml:space="preserve"> Out-of-pocket payment and patients’ treatment choice for assisted reproductive technology by household income: a conjoint analysis using an online social research panel in Japan. </w:t>
      </w:r>
      <w:r w:rsidRPr="0062289E">
        <w:rPr>
          <w:rFonts w:ascii="Arial" w:hAnsi="Arial" w:cs="Arial"/>
          <w:i/>
          <w:iCs/>
          <w:color w:val="000000"/>
        </w:rPr>
        <w:t>BMC Health Serv Res</w:t>
      </w:r>
      <w:r w:rsidRPr="0062289E">
        <w:rPr>
          <w:rFonts w:ascii="Arial" w:hAnsi="Arial" w:cs="Arial"/>
          <w:color w:val="000000"/>
        </w:rPr>
        <w:t>. 2022;22:1093. doi: 10.1186/s12913-022-08474-5</w:t>
      </w:r>
    </w:p>
    <w:p w14:paraId="1C81D591" w14:textId="2234CB59" w:rsidR="000058D8" w:rsidRPr="0062289E" w:rsidRDefault="006E2E01" w:rsidP="006E2E01">
      <w:pPr>
        <w:widowControl/>
        <w:tabs>
          <w:tab w:val="left" w:pos="1156"/>
        </w:tabs>
        <w:jc w:val="left"/>
        <w:rPr>
          <w:rFonts w:ascii="Arial" w:eastAsia="SimSun" w:hAnsi="Arial" w:cs="Arial"/>
          <w:color w:val="000000"/>
        </w:rPr>
      </w:pPr>
      <w:r w:rsidRPr="0062289E">
        <w:rPr>
          <w:rFonts w:ascii="Arial" w:eastAsia="SimSun" w:hAnsi="Arial" w:cs="Arial"/>
          <w:color w:val="000000"/>
        </w:rPr>
        <w:fldChar w:fldCharType="end"/>
      </w:r>
    </w:p>
    <w:p w14:paraId="5E69D086" w14:textId="77777777" w:rsidR="000058D8" w:rsidRPr="0062289E" w:rsidRDefault="000058D8">
      <w:pPr>
        <w:widowControl/>
        <w:jc w:val="left"/>
        <w:rPr>
          <w:rFonts w:ascii="Arial" w:eastAsia="SimSun" w:hAnsi="Arial" w:cs="Arial"/>
          <w:color w:val="000000"/>
        </w:rPr>
      </w:pPr>
      <w:r w:rsidRPr="0062289E">
        <w:rPr>
          <w:rFonts w:ascii="Arial" w:eastAsia="SimSun" w:hAnsi="Arial" w:cs="Arial"/>
          <w:color w:val="000000"/>
        </w:rPr>
        <w:br w:type="page"/>
      </w:r>
    </w:p>
    <w:p w14:paraId="0432DB12" w14:textId="77777777" w:rsidR="000058D8" w:rsidRPr="0062289E" w:rsidRDefault="00776F1F" w:rsidP="000058D8">
      <w:pPr>
        <w:rPr>
          <w:rFonts w:ascii="Arial" w:eastAsia="SimSun" w:hAnsi="Arial" w:cs="Arial"/>
          <w:color w:val="000000"/>
        </w:rPr>
      </w:pPr>
      <w:r w:rsidRPr="0062289E">
        <w:rPr>
          <w:rFonts w:ascii="Arial" w:eastAsia="SimSun" w:hAnsi="Arial" w:cs="Arial" w:hint="eastAsia"/>
          <w:color w:val="000000"/>
          <w:szCs w:val="21"/>
        </w:rPr>
        <w:lastRenderedPageBreak/>
        <w:t xml:space="preserve">eTable2 </w:t>
      </w:r>
      <w:r w:rsidR="000058D8" w:rsidRPr="0062289E">
        <w:rPr>
          <w:rFonts w:ascii="Arial" w:eastAsia="SimSun" w:hAnsi="Arial" w:cs="Arial"/>
          <w:color w:val="000000"/>
        </w:rPr>
        <w:t>Count-based analysis results of the best-worst scaling (BW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5"/>
        <w:gridCol w:w="704"/>
        <w:gridCol w:w="819"/>
        <w:gridCol w:w="1547"/>
        <w:gridCol w:w="794"/>
        <w:gridCol w:w="819"/>
        <w:gridCol w:w="1548"/>
      </w:tblGrid>
      <w:tr w:rsidR="000058D8" w:rsidRPr="0062289E" w14:paraId="6DE2BD41" w14:textId="77777777" w:rsidTr="00B70A7F">
        <w:tc>
          <w:tcPr>
            <w:tcW w:w="1249" w:type="pct"/>
            <w:vMerge w:val="restart"/>
            <w:vAlign w:val="center"/>
          </w:tcPr>
          <w:p w14:paraId="2E0AE2F5" w14:textId="77777777" w:rsidR="000058D8" w:rsidRPr="0062289E" w:rsidRDefault="000058D8" w:rsidP="00B70A7F">
            <w:pPr>
              <w:pStyle w:val="HTMLPreformatted"/>
              <w:rPr>
                <w:rStyle w:val="gnvwddmdl3b"/>
                <w:rFonts w:ascii="Arial" w:hAnsi="Arial" w:cs="Arial"/>
                <w:color w:val="000000"/>
                <w:sz w:val="20"/>
                <w:szCs w:val="20"/>
              </w:rPr>
            </w:pPr>
          </w:p>
        </w:tc>
        <w:tc>
          <w:tcPr>
            <w:tcW w:w="424" w:type="pct"/>
            <w:vMerge w:val="restart"/>
            <w:tcBorders>
              <w:top w:val="single" w:sz="4" w:space="0" w:color="auto"/>
            </w:tcBorders>
            <w:vAlign w:val="center"/>
          </w:tcPr>
          <w:p w14:paraId="72B1AB4A" w14:textId="77777777" w:rsidR="000058D8" w:rsidRPr="0062289E" w:rsidRDefault="000058D8" w:rsidP="00B70A7F">
            <w:pPr>
              <w:pStyle w:val="HTMLPreformatted"/>
              <w:rPr>
                <w:rStyle w:val="gnvwddmdl3b"/>
                <w:rFonts w:ascii="Arial" w:hAnsi="Arial" w:cs="Arial"/>
                <w:color w:val="000000"/>
                <w:sz w:val="20"/>
                <w:szCs w:val="20"/>
              </w:rPr>
            </w:pPr>
            <w:r w:rsidRPr="0062289E">
              <w:rPr>
                <w:rStyle w:val="gnvwddmdl3b"/>
                <w:rFonts w:ascii="Arial" w:hAnsi="Arial" w:cs="Arial"/>
                <w:color w:val="000000"/>
                <w:sz w:val="20"/>
                <w:szCs w:val="20"/>
              </w:rPr>
              <w:t>Best</w:t>
            </w:r>
          </w:p>
        </w:tc>
        <w:tc>
          <w:tcPr>
            <w:tcW w:w="493" w:type="pct"/>
            <w:vMerge w:val="restart"/>
            <w:tcBorders>
              <w:top w:val="single" w:sz="4" w:space="0" w:color="auto"/>
            </w:tcBorders>
            <w:vAlign w:val="center"/>
          </w:tcPr>
          <w:p w14:paraId="2505315E" w14:textId="77777777" w:rsidR="000058D8" w:rsidRPr="0062289E" w:rsidRDefault="000058D8" w:rsidP="00B70A7F">
            <w:pPr>
              <w:pStyle w:val="HTMLPreformatted"/>
              <w:rPr>
                <w:rStyle w:val="gnvwddmdl3b"/>
                <w:rFonts w:ascii="Arial" w:hAnsi="Arial" w:cs="Arial"/>
                <w:color w:val="000000"/>
                <w:sz w:val="20"/>
                <w:szCs w:val="20"/>
              </w:rPr>
            </w:pPr>
            <w:r w:rsidRPr="0062289E">
              <w:rPr>
                <w:rStyle w:val="gnvwddmdl3b"/>
                <w:rFonts w:ascii="Arial" w:hAnsi="Arial" w:cs="Arial"/>
                <w:color w:val="000000"/>
                <w:sz w:val="20"/>
                <w:szCs w:val="20"/>
              </w:rPr>
              <w:t>Worst</w:t>
            </w:r>
          </w:p>
        </w:tc>
        <w:tc>
          <w:tcPr>
            <w:tcW w:w="931" w:type="pct"/>
            <w:vMerge w:val="restart"/>
            <w:tcBorders>
              <w:top w:val="single" w:sz="4" w:space="0" w:color="auto"/>
            </w:tcBorders>
            <w:vAlign w:val="center"/>
          </w:tcPr>
          <w:p w14:paraId="5343A3D0" w14:textId="77777777" w:rsidR="000058D8" w:rsidRPr="0062289E" w:rsidRDefault="000058D8" w:rsidP="00B70A7F">
            <w:pPr>
              <w:pStyle w:val="HTMLPreformatted"/>
              <w:rPr>
                <w:rFonts w:ascii="Arial" w:hAnsi="Arial" w:cs="Arial"/>
                <w:color w:val="000000"/>
                <w:sz w:val="20"/>
                <w:szCs w:val="20"/>
              </w:rPr>
            </w:pPr>
            <w:r w:rsidRPr="0062289E">
              <w:rPr>
                <w:rFonts w:ascii="Arial" w:hAnsi="Arial" w:cs="Arial"/>
                <w:color w:val="000000"/>
                <w:sz w:val="20"/>
                <w:szCs w:val="20"/>
              </w:rPr>
              <w:t>Standardized B</w:t>
            </w:r>
            <w:r w:rsidRPr="0062289E">
              <w:rPr>
                <w:rFonts w:ascii="Cambria Math" w:hAnsi="Cambria Math" w:cs="Cambria Math"/>
                <w:color w:val="000000"/>
                <w:sz w:val="20"/>
                <w:szCs w:val="20"/>
              </w:rPr>
              <w:t>‐</w:t>
            </w:r>
            <w:r w:rsidRPr="0062289E">
              <w:rPr>
                <w:rFonts w:ascii="Arial" w:hAnsi="Arial" w:cs="Arial"/>
                <w:color w:val="000000"/>
                <w:sz w:val="20"/>
                <w:szCs w:val="20"/>
              </w:rPr>
              <w:t>W score</w:t>
            </w:r>
          </w:p>
        </w:tc>
        <w:tc>
          <w:tcPr>
            <w:tcW w:w="1903" w:type="pct"/>
            <w:gridSpan w:val="3"/>
            <w:tcBorders>
              <w:top w:val="single" w:sz="4" w:space="0" w:color="auto"/>
              <w:bottom w:val="single" w:sz="4" w:space="0" w:color="auto"/>
            </w:tcBorders>
            <w:vAlign w:val="center"/>
          </w:tcPr>
          <w:p w14:paraId="64F03309" w14:textId="77777777" w:rsidR="000058D8" w:rsidRPr="0062289E" w:rsidRDefault="000058D8" w:rsidP="00B70A7F">
            <w:pPr>
              <w:pStyle w:val="HTMLPreformatted"/>
              <w:rPr>
                <w:rFonts w:ascii="Arial" w:hAnsi="Arial" w:cs="Arial"/>
                <w:color w:val="000000"/>
                <w:sz w:val="20"/>
                <w:szCs w:val="20"/>
              </w:rPr>
            </w:pPr>
            <w:r w:rsidRPr="0062289E">
              <w:rPr>
                <w:rFonts w:ascii="Arial" w:hAnsi="Arial" w:cs="Arial"/>
                <w:color w:val="000000"/>
                <w:sz w:val="20"/>
                <w:szCs w:val="20"/>
              </w:rPr>
              <w:t>Mean</w:t>
            </w:r>
          </w:p>
        </w:tc>
      </w:tr>
      <w:tr w:rsidR="000058D8" w:rsidRPr="0062289E" w14:paraId="7AE4D247" w14:textId="77777777" w:rsidTr="00B70A7F">
        <w:tc>
          <w:tcPr>
            <w:tcW w:w="1249" w:type="pct"/>
            <w:vMerge/>
            <w:tcBorders>
              <w:bottom w:val="single" w:sz="4" w:space="0" w:color="auto"/>
            </w:tcBorders>
            <w:vAlign w:val="center"/>
          </w:tcPr>
          <w:p w14:paraId="2E83506A" w14:textId="77777777" w:rsidR="000058D8" w:rsidRPr="0062289E" w:rsidRDefault="000058D8" w:rsidP="00B70A7F">
            <w:pPr>
              <w:pStyle w:val="HTMLPreformatted"/>
              <w:rPr>
                <w:rStyle w:val="gnvwddmdl3b"/>
                <w:rFonts w:ascii="Arial" w:hAnsi="Arial" w:cs="Arial"/>
                <w:color w:val="000000"/>
                <w:sz w:val="20"/>
                <w:szCs w:val="20"/>
              </w:rPr>
            </w:pPr>
          </w:p>
        </w:tc>
        <w:tc>
          <w:tcPr>
            <w:tcW w:w="424" w:type="pct"/>
            <w:vMerge/>
            <w:tcBorders>
              <w:bottom w:val="single" w:sz="4" w:space="0" w:color="auto"/>
            </w:tcBorders>
            <w:vAlign w:val="center"/>
          </w:tcPr>
          <w:p w14:paraId="7EB0B843" w14:textId="77777777" w:rsidR="000058D8" w:rsidRPr="0062289E" w:rsidRDefault="000058D8" w:rsidP="00B70A7F">
            <w:pPr>
              <w:pStyle w:val="HTMLPreformatted"/>
              <w:rPr>
                <w:rStyle w:val="gnvwddmdl3b"/>
                <w:rFonts w:ascii="Arial" w:hAnsi="Arial" w:cs="Arial"/>
                <w:color w:val="000000"/>
                <w:sz w:val="20"/>
                <w:szCs w:val="20"/>
              </w:rPr>
            </w:pPr>
          </w:p>
        </w:tc>
        <w:tc>
          <w:tcPr>
            <w:tcW w:w="493" w:type="pct"/>
            <w:vMerge/>
            <w:tcBorders>
              <w:bottom w:val="single" w:sz="4" w:space="0" w:color="auto"/>
            </w:tcBorders>
            <w:vAlign w:val="center"/>
          </w:tcPr>
          <w:p w14:paraId="5C99E6A9" w14:textId="77777777" w:rsidR="000058D8" w:rsidRPr="0062289E" w:rsidRDefault="000058D8" w:rsidP="00B70A7F">
            <w:pPr>
              <w:pStyle w:val="HTMLPreformatted"/>
              <w:rPr>
                <w:rStyle w:val="gnvwddmdl3b"/>
                <w:rFonts w:ascii="Arial" w:hAnsi="Arial" w:cs="Arial"/>
                <w:color w:val="000000"/>
                <w:sz w:val="20"/>
                <w:szCs w:val="20"/>
              </w:rPr>
            </w:pPr>
          </w:p>
        </w:tc>
        <w:tc>
          <w:tcPr>
            <w:tcW w:w="931" w:type="pct"/>
            <w:vMerge/>
            <w:tcBorders>
              <w:bottom w:val="single" w:sz="4" w:space="0" w:color="auto"/>
            </w:tcBorders>
            <w:vAlign w:val="center"/>
          </w:tcPr>
          <w:p w14:paraId="1732D935" w14:textId="77777777" w:rsidR="000058D8" w:rsidRPr="0062289E" w:rsidRDefault="000058D8" w:rsidP="00B70A7F">
            <w:pPr>
              <w:pStyle w:val="HTMLPreformatted"/>
              <w:rPr>
                <w:rStyle w:val="gnvwddmdl3b"/>
                <w:rFonts w:ascii="Arial" w:hAnsi="Arial" w:cs="Arial"/>
                <w:color w:val="000000"/>
                <w:sz w:val="20"/>
                <w:szCs w:val="20"/>
              </w:rPr>
            </w:pPr>
          </w:p>
        </w:tc>
        <w:tc>
          <w:tcPr>
            <w:tcW w:w="478" w:type="pct"/>
            <w:tcBorders>
              <w:top w:val="single" w:sz="4" w:space="0" w:color="auto"/>
              <w:bottom w:val="single" w:sz="4" w:space="0" w:color="auto"/>
            </w:tcBorders>
            <w:vAlign w:val="center"/>
          </w:tcPr>
          <w:p w14:paraId="14C38ABE" w14:textId="77777777" w:rsidR="000058D8" w:rsidRPr="0062289E" w:rsidRDefault="000058D8" w:rsidP="00B70A7F">
            <w:pPr>
              <w:pStyle w:val="HTMLPreformatted"/>
              <w:rPr>
                <w:rStyle w:val="gnvwddmdl3b"/>
                <w:rFonts w:ascii="Arial" w:hAnsi="Arial" w:cs="Arial"/>
                <w:color w:val="000000"/>
                <w:sz w:val="20"/>
                <w:szCs w:val="20"/>
              </w:rPr>
            </w:pPr>
            <w:r w:rsidRPr="0062289E">
              <w:rPr>
                <w:rStyle w:val="gnvwddmdl3b"/>
                <w:rFonts w:ascii="Arial" w:hAnsi="Arial" w:cs="Arial"/>
                <w:color w:val="000000"/>
                <w:sz w:val="20"/>
                <w:szCs w:val="20"/>
              </w:rPr>
              <w:t>Best</w:t>
            </w:r>
          </w:p>
        </w:tc>
        <w:tc>
          <w:tcPr>
            <w:tcW w:w="493" w:type="pct"/>
            <w:tcBorders>
              <w:top w:val="single" w:sz="4" w:space="0" w:color="auto"/>
              <w:bottom w:val="single" w:sz="4" w:space="0" w:color="auto"/>
            </w:tcBorders>
            <w:vAlign w:val="center"/>
          </w:tcPr>
          <w:p w14:paraId="2CAE4F40" w14:textId="77777777" w:rsidR="000058D8" w:rsidRPr="0062289E" w:rsidRDefault="000058D8" w:rsidP="00B70A7F">
            <w:pPr>
              <w:pStyle w:val="HTMLPreformatted"/>
              <w:rPr>
                <w:rStyle w:val="gnvwddmdl3b"/>
                <w:rFonts w:ascii="Arial" w:hAnsi="Arial" w:cs="Arial"/>
                <w:color w:val="000000"/>
                <w:sz w:val="20"/>
                <w:szCs w:val="20"/>
              </w:rPr>
            </w:pPr>
            <w:r w:rsidRPr="0062289E">
              <w:rPr>
                <w:rStyle w:val="gnvwddmdl3b"/>
                <w:rFonts w:ascii="Arial" w:hAnsi="Arial" w:cs="Arial"/>
                <w:color w:val="000000"/>
                <w:sz w:val="20"/>
                <w:szCs w:val="20"/>
              </w:rPr>
              <w:t>Worst</w:t>
            </w:r>
          </w:p>
        </w:tc>
        <w:tc>
          <w:tcPr>
            <w:tcW w:w="932" w:type="pct"/>
            <w:tcBorders>
              <w:top w:val="single" w:sz="4" w:space="0" w:color="auto"/>
              <w:bottom w:val="single" w:sz="4" w:space="0" w:color="auto"/>
            </w:tcBorders>
            <w:vAlign w:val="center"/>
          </w:tcPr>
          <w:p w14:paraId="362314E1"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Standardized B</w:t>
            </w:r>
            <w:r w:rsidRPr="0062289E">
              <w:rPr>
                <w:rFonts w:ascii="Cambria Math" w:hAnsi="Cambria Math" w:cs="Cambria Math"/>
                <w:color w:val="000000"/>
                <w:sz w:val="20"/>
                <w:szCs w:val="20"/>
              </w:rPr>
              <w:t>‐</w:t>
            </w:r>
            <w:r w:rsidRPr="0062289E">
              <w:rPr>
                <w:rFonts w:ascii="Arial" w:hAnsi="Arial" w:cs="Arial"/>
                <w:color w:val="000000"/>
                <w:sz w:val="20"/>
                <w:szCs w:val="20"/>
              </w:rPr>
              <w:t>W score</w:t>
            </w:r>
          </w:p>
        </w:tc>
      </w:tr>
      <w:tr w:rsidR="000058D8" w:rsidRPr="0062289E" w14:paraId="421C47E9" w14:textId="77777777" w:rsidTr="00B70A7F">
        <w:tc>
          <w:tcPr>
            <w:tcW w:w="1249" w:type="pct"/>
            <w:tcBorders>
              <w:top w:val="single" w:sz="4" w:space="0" w:color="auto"/>
            </w:tcBorders>
            <w:vAlign w:val="center"/>
          </w:tcPr>
          <w:p w14:paraId="3763E621"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Live birth rate</w:t>
            </w:r>
          </w:p>
        </w:tc>
        <w:tc>
          <w:tcPr>
            <w:tcW w:w="424" w:type="pct"/>
            <w:tcBorders>
              <w:top w:val="single" w:sz="4" w:space="0" w:color="auto"/>
            </w:tcBorders>
          </w:tcPr>
          <w:p w14:paraId="0E804F0A"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338</w:t>
            </w:r>
          </w:p>
        </w:tc>
        <w:tc>
          <w:tcPr>
            <w:tcW w:w="493" w:type="pct"/>
            <w:tcBorders>
              <w:top w:val="single" w:sz="4" w:space="0" w:color="auto"/>
            </w:tcBorders>
          </w:tcPr>
          <w:p w14:paraId="6B64FE4F"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3</w:t>
            </w:r>
          </w:p>
        </w:tc>
        <w:tc>
          <w:tcPr>
            <w:tcW w:w="931" w:type="pct"/>
            <w:tcBorders>
              <w:top w:val="single" w:sz="4" w:space="0" w:color="auto"/>
            </w:tcBorders>
          </w:tcPr>
          <w:p w14:paraId="1C7D0813"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65</w:t>
            </w:r>
          </w:p>
        </w:tc>
        <w:tc>
          <w:tcPr>
            <w:tcW w:w="478" w:type="pct"/>
            <w:tcBorders>
              <w:top w:val="single" w:sz="4" w:space="0" w:color="auto"/>
            </w:tcBorders>
          </w:tcPr>
          <w:p w14:paraId="03AB7F9F"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62</w:t>
            </w:r>
          </w:p>
        </w:tc>
        <w:tc>
          <w:tcPr>
            <w:tcW w:w="493" w:type="pct"/>
            <w:tcBorders>
              <w:top w:val="single" w:sz="4" w:space="0" w:color="auto"/>
            </w:tcBorders>
          </w:tcPr>
          <w:p w14:paraId="654BAB82"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02</w:t>
            </w:r>
          </w:p>
        </w:tc>
        <w:tc>
          <w:tcPr>
            <w:tcW w:w="932" w:type="pct"/>
            <w:tcBorders>
              <w:top w:val="single" w:sz="4" w:space="0" w:color="auto"/>
            </w:tcBorders>
          </w:tcPr>
          <w:p w14:paraId="22FF95A3"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65</w:t>
            </w:r>
          </w:p>
        </w:tc>
      </w:tr>
      <w:tr w:rsidR="000058D8" w:rsidRPr="0062289E" w14:paraId="04E4EDF7" w14:textId="77777777" w:rsidTr="00B70A7F">
        <w:tc>
          <w:tcPr>
            <w:tcW w:w="1249" w:type="pct"/>
          </w:tcPr>
          <w:p w14:paraId="51FF8A3D"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Clinical pregnancy rate</w:t>
            </w:r>
          </w:p>
        </w:tc>
        <w:tc>
          <w:tcPr>
            <w:tcW w:w="424" w:type="pct"/>
          </w:tcPr>
          <w:p w14:paraId="536722C5"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70</w:t>
            </w:r>
          </w:p>
        </w:tc>
        <w:tc>
          <w:tcPr>
            <w:tcW w:w="493" w:type="pct"/>
          </w:tcPr>
          <w:p w14:paraId="36ADCCE3"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6</w:t>
            </w:r>
          </w:p>
        </w:tc>
        <w:tc>
          <w:tcPr>
            <w:tcW w:w="931" w:type="pct"/>
          </w:tcPr>
          <w:p w14:paraId="4499FAD4"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49</w:t>
            </w:r>
          </w:p>
        </w:tc>
        <w:tc>
          <w:tcPr>
            <w:tcW w:w="478" w:type="pct"/>
          </w:tcPr>
          <w:p w14:paraId="6238731A"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09</w:t>
            </w:r>
          </w:p>
        </w:tc>
        <w:tc>
          <w:tcPr>
            <w:tcW w:w="493" w:type="pct"/>
          </w:tcPr>
          <w:p w14:paraId="2AA48F5A"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12</w:t>
            </w:r>
          </w:p>
        </w:tc>
        <w:tc>
          <w:tcPr>
            <w:tcW w:w="932" w:type="pct"/>
          </w:tcPr>
          <w:p w14:paraId="061C408C"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49</w:t>
            </w:r>
          </w:p>
        </w:tc>
      </w:tr>
      <w:tr w:rsidR="000058D8" w:rsidRPr="0062289E" w14:paraId="7732BB85" w14:textId="77777777" w:rsidTr="00B70A7F">
        <w:tc>
          <w:tcPr>
            <w:tcW w:w="1249" w:type="pct"/>
          </w:tcPr>
          <w:p w14:paraId="5D89CB8F"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Risk of maternal complications</w:t>
            </w:r>
          </w:p>
        </w:tc>
        <w:tc>
          <w:tcPr>
            <w:tcW w:w="424" w:type="pct"/>
          </w:tcPr>
          <w:p w14:paraId="0A531AF3"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81</w:t>
            </w:r>
          </w:p>
        </w:tc>
        <w:tc>
          <w:tcPr>
            <w:tcW w:w="493" w:type="pct"/>
          </w:tcPr>
          <w:p w14:paraId="313D8244"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9</w:t>
            </w:r>
          </w:p>
        </w:tc>
        <w:tc>
          <w:tcPr>
            <w:tcW w:w="931" w:type="pct"/>
          </w:tcPr>
          <w:p w14:paraId="1FBB4811"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31</w:t>
            </w:r>
          </w:p>
        </w:tc>
        <w:tc>
          <w:tcPr>
            <w:tcW w:w="478" w:type="pct"/>
          </w:tcPr>
          <w:p w14:paraId="6EC87416"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40</w:t>
            </w:r>
          </w:p>
        </w:tc>
        <w:tc>
          <w:tcPr>
            <w:tcW w:w="493" w:type="pct"/>
          </w:tcPr>
          <w:p w14:paraId="1B1A6DE0"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15</w:t>
            </w:r>
          </w:p>
        </w:tc>
        <w:tc>
          <w:tcPr>
            <w:tcW w:w="932" w:type="pct"/>
          </w:tcPr>
          <w:p w14:paraId="5FF5E3D8"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31</w:t>
            </w:r>
          </w:p>
        </w:tc>
      </w:tr>
      <w:tr w:rsidR="000058D8" w:rsidRPr="0062289E" w14:paraId="61346B41" w14:textId="77777777" w:rsidTr="00B70A7F">
        <w:tc>
          <w:tcPr>
            <w:tcW w:w="1249" w:type="pct"/>
          </w:tcPr>
          <w:p w14:paraId="7050C64A"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Abortion rate</w:t>
            </w:r>
          </w:p>
        </w:tc>
        <w:tc>
          <w:tcPr>
            <w:tcW w:w="424" w:type="pct"/>
          </w:tcPr>
          <w:p w14:paraId="65D3F127"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91</w:t>
            </w:r>
          </w:p>
        </w:tc>
        <w:tc>
          <w:tcPr>
            <w:tcW w:w="493" w:type="pct"/>
          </w:tcPr>
          <w:p w14:paraId="0ED75125"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41</w:t>
            </w:r>
          </w:p>
        </w:tc>
        <w:tc>
          <w:tcPr>
            <w:tcW w:w="931" w:type="pct"/>
          </w:tcPr>
          <w:p w14:paraId="7550A219"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29</w:t>
            </w:r>
          </w:p>
        </w:tc>
        <w:tc>
          <w:tcPr>
            <w:tcW w:w="478" w:type="pct"/>
          </w:tcPr>
          <w:p w14:paraId="316798FC"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48</w:t>
            </w:r>
          </w:p>
        </w:tc>
        <w:tc>
          <w:tcPr>
            <w:tcW w:w="493" w:type="pct"/>
          </w:tcPr>
          <w:p w14:paraId="6E64D7C8"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32</w:t>
            </w:r>
          </w:p>
        </w:tc>
        <w:tc>
          <w:tcPr>
            <w:tcW w:w="932" w:type="pct"/>
          </w:tcPr>
          <w:p w14:paraId="2DB70480"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29</w:t>
            </w:r>
          </w:p>
        </w:tc>
      </w:tr>
      <w:tr w:rsidR="000058D8" w:rsidRPr="0062289E" w14:paraId="6978B53B" w14:textId="77777777" w:rsidTr="00B70A7F">
        <w:tc>
          <w:tcPr>
            <w:tcW w:w="1249" w:type="pct"/>
          </w:tcPr>
          <w:p w14:paraId="330384C4"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Risk of neonatal complications</w:t>
            </w:r>
          </w:p>
        </w:tc>
        <w:tc>
          <w:tcPr>
            <w:tcW w:w="424" w:type="pct"/>
          </w:tcPr>
          <w:p w14:paraId="2909191D"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11</w:t>
            </w:r>
          </w:p>
        </w:tc>
        <w:tc>
          <w:tcPr>
            <w:tcW w:w="493" w:type="pct"/>
          </w:tcPr>
          <w:p w14:paraId="5D153311"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2</w:t>
            </w:r>
          </w:p>
        </w:tc>
        <w:tc>
          <w:tcPr>
            <w:tcW w:w="931" w:type="pct"/>
          </w:tcPr>
          <w:p w14:paraId="11550299"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17</w:t>
            </w:r>
          </w:p>
        </w:tc>
        <w:tc>
          <w:tcPr>
            <w:tcW w:w="478" w:type="pct"/>
          </w:tcPr>
          <w:p w14:paraId="05515EE2"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86</w:t>
            </w:r>
          </w:p>
        </w:tc>
        <w:tc>
          <w:tcPr>
            <w:tcW w:w="493" w:type="pct"/>
          </w:tcPr>
          <w:p w14:paraId="1DB1B987"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17</w:t>
            </w:r>
          </w:p>
        </w:tc>
        <w:tc>
          <w:tcPr>
            <w:tcW w:w="932" w:type="pct"/>
          </w:tcPr>
          <w:p w14:paraId="46273713"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17</w:t>
            </w:r>
          </w:p>
        </w:tc>
      </w:tr>
      <w:tr w:rsidR="000058D8" w:rsidRPr="0062289E" w14:paraId="02E01CB4" w14:textId="77777777" w:rsidTr="00B70A7F">
        <w:tc>
          <w:tcPr>
            <w:tcW w:w="1249" w:type="pct"/>
          </w:tcPr>
          <w:p w14:paraId="56CD96C3"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Participation in treatment decision making</w:t>
            </w:r>
          </w:p>
        </w:tc>
        <w:tc>
          <w:tcPr>
            <w:tcW w:w="424" w:type="pct"/>
          </w:tcPr>
          <w:p w14:paraId="281D9A1F"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99</w:t>
            </w:r>
          </w:p>
        </w:tc>
        <w:tc>
          <w:tcPr>
            <w:tcW w:w="493" w:type="pct"/>
          </w:tcPr>
          <w:p w14:paraId="12AE6497"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85</w:t>
            </w:r>
          </w:p>
        </w:tc>
        <w:tc>
          <w:tcPr>
            <w:tcW w:w="931" w:type="pct"/>
          </w:tcPr>
          <w:p w14:paraId="4755B9B7"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03</w:t>
            </w:r>
          </w:p>
        </w:tc>
        <w:tc>
          <w:tcPr>
            <w:tcW w:w="478" w:type="pct"/>
          </w:tcPr>
          <w:p w14:paraId="3EC2788C"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77</w:t>
            </w:r>
          </w:p>
        </w:tc>
        <w:tc>
          <w:tcPr>
            <w:tcW w:w="493" w:type="pct"/>
          </w:tcPr>
          <w:p w14:paraId="45976F3F"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66</w:t>
            </w:r>
          </w:p>
        </w:tc>
        <w:tc>
          <w:tcPr>
            <w:tcW w:w="932" w:type="pct"/>
          </w:tcPr>
          <w:p w14:paraId="5D939C4D"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03</w:t>
            </w:r>
          </w:p>
        </w:tc>
      </w:tr>
      <w:tr w:rsidR="000058D8" w:rsidRPr="0062289E" w14:paraId="22DC6935" w14:textId="77777777" w:rsidTr="00B70A7F">
        <w:tc>
          <w:tcPr>
            <w:tcW w:w="1249" w:type="pct"/>
          </w:tcPr>
          <w:p w14:paraId="6AB9D9FD"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Out-of-pocket costs per cycle</w:t>
            </w:r>
          </w:p>
        </w:tc>
        <w:tc>
          <w:tcPr>
            <w:tcW w:w="424" w:type="pct"/>
          </w:tcPr>
          <w:p w14:paraId="76ECAC61"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49</w:t>
            </w:r>
          </w:p>
        </w:tc>
        <w:tc>
          <w:tcPr>
            <w:tcW w:w="493" w:type="pct"/>
          </w:tcPr>
          <w:p w14:paraId="709E048A"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60</w:t>
            </w:r>
          </w:p>
        </w:tc>
        <w:tc>
          <w:tcPr>
            <w:tcW w:w="931" w:type="pct"/>
          </w:tcPr>
          <w:p w14:paraId="79211359"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02</w:t>
            </w:r>
          </w:p>
        </w:tc>
        <w:tc>
          <w:tcPr>
            <w:tcW w:w="478" w:type="pct"/>
          </w:tcPr>
          <w:p w14:paraId="04F028DC"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16</w:t>
            </w:r>
          </w:p>
        </w:tc>
        <w:tc>
          <w:tcPr>
            <w:tcW w:w="493" w:type="pct"/>
          </w:tcPr>
          <w:p w14:paraId="0C5C2637"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24</w:t>
            </w:r>
          </w:p>
        </w:tc>
        <w:tc>
          <w:tcPr>
            <w:tcW w:w="932" w:type="pct"/>
          </w:tcPr>
          <w:p w14:paraId="4632B87D"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02</w:t>
            </w:r>
          </w:p>
        </w:tc>
      </w:tr>
      <w:tr w:rsidR="000058D8" w:rsidRPr="0062289E" w14:paraId="3D881ADE" w14:textId="77777777" w:rsidTr="00B70A7F">
        <w:tc>
          <w:tcPr>
            <w:tcW w:w="1249" w:type="pct"/>
          </w:tcPr>
          <w:p w14:paraId="7CBCC8E7"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Friendliness of care</w:t>
            </w:r>
          </w:p>
        </w:tc>
        <w:tc>
          <w:tcPr>
            <w:tcW w:w="424" w:type="pct"/>
          </w:tcPr>
          <w:p w14:paraId="71743E06"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44</w:t>
            </w:r>
          </w:p>
        </w:tc>
        <w:tc>
          <w:tcPr>
            <w:tcW w:w="493" w:type="pct"/>
          </w:tcPr>
          <w:p w14:paraId="137C72FB"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82</w:t>
            </w:r>
          </w:p>
        </w:tc>
        <w:tc>
          <w:tcPr>
            <w:tcW w:w="931" w:type="pct"/>
          </w:tcPr>
          <w:p w14:paraId="2853B1F8"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27</w:t>
            </w:r>
          </w:p>
        </w:tc>
        <w:tc>
          <w:tcPr>
            <w:tcW w:w="478" w:type="pct"/>
          </w:tcPr>
          <w:p w14:paraId="2DDF4612"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34</w:t>
            </w:r>
          </w:p>
        </w:tc>
        <w:tc>
          <w:tcPr>
            <w:tcW w:w="493" w:type="pct"/>
          </w:tcPr>
          <w:p w14:paraId="698FE53F"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41</w:t>
            </w:r>
          </w:p>
        </w:tc>
        <w:tc>
          <w:tcPr>
            <w:tcW w:w="932" w:type="pct"/>
          </w:tcPr>
          <w:p w14:paraId="505A9161"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27</w:t>
            </w:r>
          </w:p>
        </w:tc>
      </w:tr>
      <w:tr w:rsidR="000058D8" w:rsidRPr="0062289E" w14:paraId="2565E3C3" w14:textId="77777777" w:rsidTr="00B70A7F">
        <w:tc>
          <w:tcPr>
            <w:tcW w:w="1249" w:type="pct"/>
          </w:tcPr>
          <w:p w14:paraId="297B8E51"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Continuity of care</w:t>
            </w:r>
          </w:p>
        </w:tc>
        <w:tc>
          <w:tcPr>
            <w:tcW w:w="424" w:type="pct"/>
          </w:tcPr>
          <w:p w14:paraId="040F80D6"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55</w:t>
            </w:r>
          </w:p>
        </w:tc>
        <w:tc>
          <w:tcPr>
            <w:tcW w:w="493" w:type="pct"/>
          </w:tcPr>
          <w:p w14:paraId="61CE4930"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99</w:t>
            </w:r>
          </w:p>
        </w:tc>
        <w:tc>
          <w:tcPr>
            <w:tcW w:w="931" w:type="pct"/>
          </w:tcPr>
          <w:p w14:paraId="41DAA029"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28</w:t>
            </w:r>
          </w:p>
        </w:tc>
        <w:tc>
          <w:tcPr>
            <w:tcW w:w="478" w:type="pct"/>
          </w:tcPr>
          <w:p w14:paraId="7B3F2A0B"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43</w:t>
            </w:r>
          </w:p>
        </w:tc>
        <w:tc>
          <w:tcPr>
            <w:tcW w:w="493" w:type="pct"/>
          </w:tcPr>
          <w:p w14:paraId="413CF071"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1.54</w:t>
            </w:r>
          </w:p>
        </w:tc>
        <w:tc>
          <w:tcPr>
            <w:tcW w:w="932" w:type="pct"/>
          </w:tcPr>
          <w:p w14:paraId="59E0F00C"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28</w:t>
            </w:r>
          </w:p>
        </w:tc>
      </w:tr>
      <w:tr w:rsidR="000058D8" w:rsidRPr="0062289E" w14:paraId="2C8445AC" w14:textId="77777777" w:rsidTr="00B70A7F">
        <w:tc>
          <w:tcPr>
            <w:tcW w:w="1249" w:type="pct"/>
          </w:tcPr>
          <w:p w14:paraId="50DF7CCA"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Online counseling and peer support</w:t>
            </w:r>
          </w:p>
        </w:tc>
        <w:tc>
          <w:tcPr>
            <w:tcW w:w="424" w:type="pct"/>
          </w:tcPr>
          <w:p w14:paraId="28C34021"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32</w:t>
            </w:r>
          </w:p>
        </w:tc>
        <w:tc>
          <w:tcPr>
            <w:tcW w:w="493" w:type="pct"/>
          </w:tcPr>
          <w:p w14:paraId="657FF74C"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68</w:t>
            </w:r>
          </w:p>
        </w:tc>
        <w:tc>
          <w:tcPr>
            <w:tcW w:w="931" w:type="pct"/>
          </w:tcPr>
          <w:p w14:paraId="793EF91F"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46</w:t>
            </w:r>
          </w:p>
        </w:tc>
        <w:tc>
          <w:tcPr>
            <w:tcW w:w="478" w:type="pct"/>
          </w:tcPr>
          <w:p w14:paraId="7FE80448"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25</w:t>
            </w:r>
          </w:p>
        </w:tc>
        <w:tc>
          <w:tcPr>
            <w:tcW w:w="493" w:type="pct"/>
          </w:tcPr>
          <w:p w14:paraId="02F93F43"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08</w:t>
            </w:r>
          </w:p>
        </w:tc>
        <w:tc>
          <w:tcPr>
            <w:tcW w:w="932" w:type="pct"/>
          </w:tcPr>
          <w:p w14:paraId="2EFC9F9E"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46</w:t>
            </w:r>
          </w:p>
        </w:tc>
      </w:tr>
      <w:tr w:rsidR="000058D8" w:rsidRPr="0062289E" w14:paraId="73BF8A83" w14:textId="77777777" w:rsidTr="00B70A7F">
        <w:tc>
          <w:tcPr>
            <w:tcW w:w="1249" w:type="pct"/>
          </w:tcPr>
          <w:p w14:paraId="697196B9"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Number of outpatient visits per month</w:t>
            </w:r>
          </w:p>
        </w:tc>
        <w:tc>
          <w:tcPr>
            <w:tcW w:w="424" w:type="pct"/>
          </w:tcPr>
          <w:p w14:paraId="45B01CBC"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31</w:t>
            </w:r>
          </w:p>
        </w:tc>
        <w:tc>
          <w:tcPr>
            <w:tcW w:w="493" w:type="pct"/>
          </w:tcPr>
          <w:p w14:paraId="104B36DC"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80</w:t>
            </w:r>
          </w:p>
        </w:tc>
        <w:tc>
          <w:tcPr>
            <w:tcW w:w="931" w:type="pct"/>
          </w:tcPr>
          <w:p w14:paraId="3084523E"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48</w:t>
            </w:r>
          </w:p>
        </w:tc>
        <w:tc>
          <w:tcPr>
            <w:tcW w:w="478" w:type="pct"/>
          </w:tcPr>
          <w:p w14:paraId="5F53D077"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24</w:t>
            </w:r>
          </w:p>
        </w:tc>
        <w:tc>
          <w:tcPr>
            <w:tcW w:w="493" w:type="pct"/>
          </w:tcPr>
          <w:p w14:paraId="2D714B0F"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17</w:t>
            </w:r>
          </w:p>
        </w:tc>
        <w:tc>
          <w:tcPr>
            <w:tcW w:w="932" w:type="pct"/>
          </w:tcPr>
          <w:p w14:paraId="6E595284"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48</w:t>
            </w:r>
          </w:p>
        </w:tc>
      </w:tr>
      <w:tr w:rsidR="000058D8" w:rsidRPr="0062289E" w14:paraId="15E04D48" w14:textId="77777777" w:rsidTr="00B70A7F">
        <w:tc>
          <w:tcPr>
            <w:tcW w:w="1249" w:type="pct"/>
          </w:tcPr>
          <w:p w14:paraId="1631A779"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Health consultation period</w:t>
            </w:r>
          </w:p>
        </w:tc>
        <w:tc>
          <w:tcPr>
            <w:tcW w:w="424" w:type="pct"/>
          </w:tcPr>
          <w:p w14:paraId="09F28562"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2</w:t>
            </w:r>
          </w:p>
        </w:tc>
        <w:tc>
          <w:tcPr>
            <w:tcW w:w="493" w:type="pct"/>
          </w:tcPr>
          <w:p w14:paraId="37F3AB76"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339</w:t>
            </w:r>
          </w:p>
        </w:tc>
        <w:tc>
          <w:tcPr>
            <w:tcW w:w="931" w:type="pct"/>
          </w:tcPr>
          <w:p w14:paraId="1A05A3D0"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61</w:t>
            </w:r>
          </w:p>
        </w:tc>
        <w:tc>
          <w:tcPr>
            <w:tcW w:w="478" w:type="pct"/>
          </w:tcPr>
          <w:p w14:paraId="656A2326"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17</w:t>
            </w:r>
          </w:p>
        </w:tc>
        <w:tc>
          <w:tcPr>
            <w:tcW w:w="493" w:type="pct"/>
          </w:tcPr>
          <w:p w14:paraId="33D358AC"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2.63</w:t>
            </w:r>
          </w:p>
        </w:tc>
        <w:tc>
          <w:tcPr>
            <w:tcW w:w="932" w:type="pct"/>
          </w:tcPr>
          <w:p w14:paraId="4DFD9F97" w14:textId="77777777" w:rsidR="000058D8" w:rsidRPr="0062289E" w:rsidRDefault="000058D8" w:rsidP="00B70A7F">
            <w:pPr>
              <w:pStyle w:val="HTMLPreformatted"/>
              <w:rPr>
                <w:rStyle w:val="gnvwddmdl3b"/>
                <w:rFonts w:ascii="Arial" w:hAnsi="Arial" w:cs="Arial"/>
                <w:color w:val="000000"/>
                <w:sz w:val="20"/>
                <w:szCs w:val="20"/>
              </w:rPr>
            </w:pPr>
            <w:r w:rsidRPr="0062289E">
              <w:rPr>
                <w:rFonts w:ascii="Arial" w:hAnsi="Arial" w:cs="Arial"/>
                <w:color w:val="000000"/>
                <w:sz w:val="20"/>
                <w:szCs w:val="20"/>
              </w:rPr>
              <w:t>-0.61</w:t>
            </w:r>
          </w:p>
        </w:tc>
      </w:tr>
    </w:tbl>
    <w:p w14:paraId="59018C6F" w14:textId="77777777" w:rsidR="000058D8" w:rsidRPr="0062289E" w:rsidRDefault="000058D8" w:rsidP="000058D8">
      <w:pPr>
        <w:adjustRightInd w:val="0"/>
        <w:snapToGrid w:val="0"/>
        <w:spacing w:line="360" w:lineRule="auto"/>
        <w:rPr>
          <w:rFonts w:ascii="Arial" w:eastAsia="SimSun" w:hAnsi="Arial" w:cs="Arial"/>
          <w:color w:val="000000"/>
        </w:rPr>
      </w:pPr>
      <w:r w:rsidRPr="0062289E">
        <w:rPr>
          <w:rFonts w:ascii="Arial" w:eastAsia="SimSun" w:hAnsi="Arial" w:cs="Arial"/>
          <w:b/>
          <w:bCs/>
          <w:color w:val="000000"/>
        </w:rPr>
        <w:t xml:space="preserve">Abbreviations: </w:t>
      </w:r>
      <w:r w:rsidRPr="0062289E">
        <w:rPr>
          <w:rFonts w:ascii="Arial" w:eastAsia="SimSun" w:hAnsi="Arial" w:cs="Arial"/>
          <w:color w:val="000000"/>
        </w:rPr>
        <w:t>B-W, best minus worst.</w:t>
      </w:r>
    </w:p>
    <w:p w14:paraId="052B17FF" w14:textId="2B7570E4" w:rsidR="00776F1F" w:rsidRPr="0062289E" w:rsidRDefault="00776F1F" w:rsidP="00776F1F">
      <w:pPr>
        <w:widowControl/>
        <w:tabs>
          <w:tab w:val="left" w:pos="1156"/>
        </w:tabs>
        <w:jc w:val="left"/>
        <w:rPr>
          <w:rFonts w:ascii="Arial" w:eastAsia="SimSun" w:hAnsi="Arial" w:cs="Arial"/>
          <w:color w:val="000000"/>
          <w:szCs w:val="21"/>
        </w:rPr>
      </w:pPr>
    </w:p>
    <w:p w14:paraId="614454EC" w14:textId="4FC5B3EF" w:rsidR="000058D8" w:rsidRPr="0062289E" w:rsidRDefault="000058D8">
      <w:pPr>
        <w:widowControl/>
        <w:jc w:val="left"/>
        <w:rPr>
          <w:rFonts w:ascii="Arial" w:eastAsia="SimSun" w:hAnsi="Arial" w:cs="Arial"/>
          <w:color w:val="000000"/>
          <w:szCs w:val="21"/>
        </w:rPr>
      </w:pPr>
      <w:r w:rsidRPr="0062289E">
        <w:rPr>
          <w:rFonts w:ascii="Arial" w:eastAsia="SimSun" w:hAnsi="Arial" w:cs="Arial"/>
          <w:color w:val="000000"/>
          <w:szCs w:val="21"/>
        </w:rPr>
        <w:br w:type="page"/>
      </w:r>
    </w:p>
    <w:p w14:paraId="4C28E111" w14:textId="3570B905" w:rsidR="007834D5" w:rsidRPr="0062289E" w:rsidRDefault="006568CB" w:rsidP="00653745">
      <w:pPr>
        <w:widowControl/>
        <w:tabs>
          <w:tab w:val="left" w:pos="1156"/>
        </w:tabs>
        <w:jc w:val="left"/>
        <w:rPr>
          <w:rFonts w:ascii="Arial" w:eastAsia="SimSun" w:hAnsi="Arial" w:cs="Arial"/>
          <w:color w:val="000000"/>
          <w:szCs w:val="21"/>
        </w:rPr>
      </w:pPr>
      <w:r w:rsidRPr="0062289E">
        <w:rPr>
          <w:rFonts w:ascii="Arial" w:eastAsia="SimSun" w:hAnsi="Arial" w:cs="Arial"/>
          <w:color w:val="000000"/>
          <w:szCs w:val="21"/>
        </w:rPr>
        <w:lastRenderedPageBreak/>
        <w:t xml:space="preserve">eTable </w:t>
      </w:r>
      <w:r w:rsidR="00776F1F" w:rsidRPr="0062289E">
        <w:rPr>
          <w:rFonts w:ascii="Arial" w:eastAsia="SimSun" w:hAnsi="Arial" w:cs="Arial" w:hint="eastAsia"/>
          <w:color w:val="000000"/>
          <w:szCs w:val="21"/>
        </w:rPr>
        <w:t>3</w:t>
      </w:r>
      <w:r w:rsidRPr="0062289E">
        <w:rPr>
          <w:rFonts w:ascii="Arial" w:eastAsia="SimSun" w:hAnsi="Arial" w:cs="Arial"/>
          <w:color w:val="000000"/>
          <w:szCs w:val="21"/>
        </w:rPr>
        <w:t xml:space="preserve"> Prior parameters</w:t>
      </w:r>
      <w:r w:rsidR="007834D5" w:rsidRPr="0062289E">
        <w:rPr>
          <w:rFonts w:ascii="Arial" w:eastAsia="SimSun" w:hAnsi="Arial" w:cs="Arial"/>
          <w:color w:val="000000"/>
          <w:szCs w:val="21"/>
        </w:rPr>
        <w:t xml:space="preserve"> of B</w:t>
      </w:r>
      <w:r w:rsidRPr="0062289E">
        <w:rPr>
          <w:rFonts w:ascii="Arial" w:eastAsia="SimSun" w:hAnsi="Arial" w:cs="Arial"/>
          <w:color w:val="000000"/>
          <w:szCs w:val="21"/>
        </w:rPr>
        <w:t>ayesian efficient design</w:t>
      </w:r>
      <w:r w:rsidR="007834D5" w:rsidRPr="0062289E">
        <w:rPr>
          <w:rFonts w:ascii="Arial" w:eastAsia="SimSun" w:hAnsi="Arial" w:cs="Arial"/>
          <w:color w:val="000000"/>
          <w:szCs w:val="21"/>
        </w:rPr>
        <w:t xml:space="preserve"> in discrete choice experi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376"/>
        <w:gridCol w:w="2376"/>
      </w:tblGrid>
      <w:tr w:rsidR="006568CB" w:rsidRPr="0062289E" w14:paraId="232A5519" w14:textId="77777777" w:rsidTr="00971CC9">
        <w:tc>
          <w:tcPr>
            <w:tcW w:w="3544" w:type="dxa"/>
            <w:tcBorders>
              <w:top w:val="single" w:sz="4" w:space="0" w:color="auto"/>
              <w:bottom w:val="single" w:sz="4" w:space="0" w:color="auto"/>
            </w:tcBorders>
            <w:vAlign w:val="center"/>
          </w:tcPr>
          <w:p w14:paraId="02DBC66C" w14:textId="3B85B67D" w:rsidR="006568CB" w:rsidRPr="0062289E" w:rsidRDefault="006568CB" w:rsidP="00971CC9">
            <w:pPr>
              <w:jc w:val="center"/>
              <w:rPr>
                <w:rFonts w:ascii="Arial" w:eastAsia="SimSun" w:hAnsi="Arial" w:cs="Arial"/>
                <w:color w:val="000000"/>
                <w:szCs w:val="21"/>
              </w:rPr>
            </w:pPr>
            <w:r w:rsidRPr="0062289E">
              <w:rPr>
                <w:rFonts w:ascii="Arial" w:eastAsia="SimSun" w:hAnsi="Arial" w:cs="Arial"/>
                <w:color w:val="000000"/>
                <w:szCs w:val="21"/>
              </w:rPr>
              <w:t>Level</w:t>
            </w:r>
          </w:p>
        </w:tc>
        <w:tc>
          <w:tcPr>
            <w:tcW w:w="2376" w:type="dxa"/>
            <w:tcBorders>
              <w:top w:val="single" w:sz="4" w:space="0" w:color="auto"/>
              <w:bottom w:val="single" w:sz="4" w:space="0" w:color="auto"/>
            </w:tcBorders>
            <w:vAlign w:val="center"/>
          </w:tcPr>
          <w:p w14:paraId="4457DE33" w14:textId="422A9A8C" w:rsidR="006568CB" w:rsidRPr="0062289E" w:rsidRDefault="006568CB" w:rsidP="00971CC9">
            <w:pPr>
              <w:jc w:val="center"/>
              <w:rPr>
                <w:rFonts w:ascii="Arial" w:eastAsia="SimSun" w:hAnsi="Arial" w:cs="Arial"/>
                <w:color w:val="000000"/>
                <w:szCs w:val="21"/>
              </w:rPr>
            </w:pPr>
            <w:r w:rsidRPr="0062289E">
              <w:rPr>
                <w:rFonts w:ascii="Arial" w:eastAsia="SimSun" w:hAnsi="Arial" w:cs="Arial"/>
                <w:color w:val="000000"/>
                <w:szCs w:val="21"/>
              </w:rPr>
              <w:t>Prior mean</w:t>
            </w:r>
          </w:p>
        </w:tc>
        <w:tc>
          <w:tcPr>
            <w:tcW w:w="2376" w:type="dxa"/>
            <w:tcBorders>
              <w:top w:val="single" w:sz="4" w:space="0" w:color="auto"/>
              <w:bottom w:val="single" w:sz="4" w:space="0" w:color="auto"/>
            </w:tcBorders>
            <w:vAlign w:val="center"/>
          </w:tcPr>
          <w:p w14:paraId="79F41082" w14:textId="737CA8A2" w:rsidR="006568CB" w:rsidRPr="0062289E" w:rsidRDefault="006568CB" w:rsidP="00971CC9">
            <w:pPr>
              <w:jc w:val="center"/>
              <w:rPr>
                <w:rFonts w:ascii="Arial" w:eastAsia="SimSun" w:hAnsi="Arial" w:cs="Arial"/>
                <w:color w:val="000000"/>
                <w:szCs w:val="21"/>
              </w:rPr>
            </w:pPr>
            <w:r w:rsidRPr="0062289E">
              <w:rPr>
                <w:rFonts w:ascii="Arial" w:eastAsia="SimSun" w:hAnsi="Arial" w:cs="Arial"/>
                <w:color w:val="000000"/>
                <w:szCs w:val="21"/>
              </w:rPr>
              <w:t>Prior variances</w:t>
            </w:r>
          </w:p>
        </w:tc>
      </w:tr>
      <w:tr w:rsidR="001F5285" w:rsidRPr="0062289E" w14:paraId="2601AC1B" w14:textId="77777777" w:rsidTr="00971CC9">
        <w:tc>
          <w:tcPr>
            <w:tcW w:w="3544" w:type="dxa"/>
            <w:tcBorders>
              <w:top w:val="single" w:sz="4" w:space="0" w:color="auto"/>
              <w:bottom w:val="nil"/>
            </w:tcBorders>
            <w:vAlign w:val="center"/>
          </w:tcPr>
          <w:p w14:paraId="2A0F5BF4" w14:textId="3CE17AB3" w:rsidR="001F5285" w:rsidRPr="0062289E" w:rsidRDefault="001F5285" w:rsidP="00971CC9">
            <w:pPr>
              <w:jc w:val="center"/>
              <w:rPr>
                <w:rFonts w:ascii="Arial" w:eastAsia="SimSun" w:hAnsi="Arial" w:cs="Arial"/>
                <w:color w:val="000000"/>
                <w:szCs w:val="21"/>
              </w:rPr>
            </w:pPr>
            <w:r w:rsidRPr="0062289E">
              <w:rPr>
                <w:rFonts w:ascii="Arial" w:eastAsia="SimSun" w:hAnsi="Arial" w:cs="Arial"/>
                <w:bCs/>
                <w:color w:val="000000"/>
                <w:szCs w:val="21"/>
              </w:rPr>
              <w:t>Live birth rate</w:t>
            </w:r>
            <w:r w:rsidR="001E5D7C" w:rsidRPr="0062289E">
              <w:rPr>
                <w:rFonts w:ascii="Arial" w:eastAsia="SimSun" w:hAnsi="Arial" w:cs="Arial"/>
                <w:bCs/>
                <w:color w:val="000000"/>
                <w:szCs w:val="21"/>
              </w:rPr>
              <w:t xml:space="preserve"> (35%)</w:t>
            </w:r>
          </w:p>
        </w:tc>
        <w:tc>
          <w:tcPr>
            <w:tcW w:w="2376" w:type="dxa"/>
            <w:tcBorders>
              <w:top w:val="single" w:sz="4" w:space="0" w:color="auto"/>
              <w:bottom w:val="nil"/>
            </w:tcBorders>
            <w:vAlign w:val="center"/>
          </w:tcPr>
          <w:p w14:paraId="2A475823" w14:textId="286101B8" w:rsidR="001F5285" w:rsidRPr="0062289E" w:rsidRDefault="00971CC9" w:rsidP="00971CC9">
            <w:pPr>
              <w:jc w:val="center"/>
              <w:rPr>
                <w:rFonts w:ascii="Arial" w:eastAsia="SimSun" w:hAnsi="Arial" w:cs="Arial"/>
                <w:color w:val="000000"/>
                <w:szCs w:val="21"/>
              </w:rPr>
            </w:pPr>
            <w:r w:rsidRPr="0062289E">
              <w:rPr>
                <w:rFonts w:ascii="Arial" w:eastAsia="SimSun" w:hAnsi="Arial" w:cs="Arial"/>
                <w:color w:val="000000"/>
                <w:szCs w:val="21"/>
              </w:rPr>
              <w:t>0.96</w:t>
            </w:r>
          </w:p>
        </w:tc>
        <w:tc>
          <w:tcPr>
            <w:tcW w:w="2376" w:type="dxa"/>
            <w:tcBorders>
              <w:top w:val="single" w:sz="4" w:space="0" w:color="auto"/>
              <w:bottom w:val="nil"/>
            </w:tcBorders>
            <w:vAlign w:val="center"/>
          </w:tcPr>
          <w:p w14:paraId="0E0D0EE9" w14:textId="1F6CBE2C" w:rsidR="001F5285"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3.00</w:t>
            </w:r>
          </w:p>
        </w:tc>
      </w:tr>
      <w:tr w:rsidR="001E5D7C" w:rsidRPr="0062289E" w14:paraId="48E5AD9B" w14:textId="77777777" w:rsidTr="00971CC9">
        <w:tc>
          <w:tcPr>
            <w:tcW w:w="3544" w:type="dxa"/>
            <w:tcBorders>
              <w:top w:val="nil"/>
              <w:bottom w:val="nil"/>
            </w:tcBorders>
            <w:vAlign w:val="center"/>
          </w:tcPr>
          <w:p w14:paraId="78635742" w14:textId="7E667BCD" w:rsidR="001E5D7C" w:rsidRPr="0062289E" w:rsidRDefault="001E5D7C" w:rsidP="00971CC9">
            <w:pPr>
              <w:jc w:val="center"/>
              <w:rPr>
                <w:rFonts w:ascii="Arial" w:eastAsia="SimSun" w:hAnsi="Arial" w:cs="Arial"/>
                <w:bCs/>
                <w:color w:val="000000"/>
                <w:szCs w:val="21"/>
              </w:rPr>
            </w:pPr>
            <w:r w:rsidRPr="0062289E">
              <w:rPr>
                <w:rFonts w:ascii="Arial" w:eastAsia="SimSun" w:hAnsi="Arial" w:cs="Arial"/>
                <w:bCs/>
                <w:color w:val="000000"/>
                <w:szCs w:val="21"/>
              </w:rPr>
              <w:t>Live birth rate (55%)</w:t>
            </w:r>
          </w:p>
        </w:tc>
        <w:tc>
          <w:tcPr>
            <w:tcW w:w="2376" w:type="dxa"/>
            <w:tcBorders>
              <w:top w:val="nil"/>
              <w:bottom w:val="nil"/>
            </w:tcBorders>
            <w:vAlign w:val="center"/>
          </w:tcPr>
          <w:p w14:paraId="16177464" w14:textId="4D5013C7" w:rsidR="001E5D7C" w:rsidRPr="0062289E" w:rsidRDefault="00971CC9" w:rsidP="00971CC9">
            <w:pPr>
              <w:jc w:val="center"/>
              <w:rPr>
                <w:rFonts w:ascii="Arial" w:eastAsia="SimSun" w:hAnsi="Arial" w:cs="Arial"/>
                <w:color w:val="000000"/>
                <w:szCs w:val="21"/>
              </w:rPr>
            </w:pPr>
            <w:r w:rsidRPr="0062289E">
              <w:rPr>
                <w:rFonts w:ascii="Arial" w:eastAsia="SimSun" w:hAnsi="Arial" w:cs="Arial"/>
                <w:color w:val="000000"/>
                <w:szCs w:val="21"/>
              </w:rPr>
              <w:t>1.73</w:t>
            </w:r>
          </w:p>
        </w:tc>
        <w:tc>
          <w:tcPr>
            <w:tcW w:w="2376" w:type="dxa"/>
            <w:tcBorders>
              <w:top w:val="nil"/>
              <w:bottom w:val="nil"/>
            </w:tcBorders>
            <w:vAlign w:val="center"/>
          </w:tcPr>
          <w:p w14:paraId="1CD8EC15" w14:textId="041F44A0" w:rsidR="001E5D7C"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0.81</w:t>
            </w:r>
          </w:p>
        </w:tc>
      </w:tr>
      <w:tr w:rsidR="001F5285" w:rsidRPr="0062289E" w14:paraId="0D56D087" w14:textId="77777777" w:rsidTr="00971CC9">
        <w:tc>
          <w:tcPr>
            <w:tcW w:w="3544" w:type="dxa"/>
            <w:tcBorders>
              <w:top w:val="nil"/>
            </w:tcBorders>
            <w:vAlign w:val="center"/>
          </w:tcPr>
          <w:p w14:paraId="293448C6" w14:textId="168AEE0B" w:rsidR="001E5D7C" w:rsidRPr="0062289E" w:rsidRDefault="001F5285" w:rsidP="00971CC9">
            <w:pPr>
              <w:jc w:val="center"/>
              <w:rPr>
                <w:rFonts w:ascii="Arial" w:eastAsia="SimSun" w:hAnsi="Arial" w:cs="Arial"/>
                <w:bCs/>
                <w:color w:val="000000"/>
                <w:szCs w:val="21"/>
              </w:rPr>
            </w:pPr>
            <w:r w:rsidRPr="0062289E">
              <w:rPr>
                <w:rFonts w:ascii="Arial" w:eastAsia="SimSun" w:hAnsi="Arial" w:cs="Arial"/>
                <w:bCs/>
                <w:color w:val="000000"/>
                <w:szCs w:val="21"/>
              </w:rPr>
              <w:t>Clinical pregnancy rate</w:t>
            </w:r>
            <w:r w:rsidR="001E5D7C" w:rsidRPr="0062289E">
              <w:rPr>
                <w:rFonts w:ascii="Arial" w:eastAsia="SimSun" w:hAnsi="Arial" w:cs="Arial"/>
                <w:bCs/>
                <w:color w:val="000000"/>
                <w:szCs w:val="21"/>
              </w:rPr>
              <w:t xml:space="preserve"> (40%)</w:t>
            </w:r>
          </w:p>
        </w:tc>
        <w:tc>
          <w:tcPr>
            <w:tcW w:w="2376" w:type="dxa"/>
            <w:tcBorders>
              <w:top w:val="nil"/>
            </w:tcBorders>
            <w:vAlign w:val="center"/>
          </w:tcPr>
          <w:p w14:paraId="55D899E9" w14:textId="76CA3F52" w:rsidR="001F5285" w:rsidRPr="0062289E" w:rsidRDefault="00971CC9" w:rsidP="00971CC9">
            <w:pPr>
              <w:jc w:val="center"/>
              <w:rPr>
                <w:rFonts w:ascii="Arial" w:eastAsia="SimSun" w:hAnsi="Arial" w:cs="Arial"/>
                <w:color w:val="000000"/>
                <w:szCs w:val="21"/>
              </w:rPr>
            </w:pPr>
            <w:r w:rsidRPr="0062289E">
              <w:rPr>
                <w:rFonts w:ascii="Arial" w:eastAsia="SimSun" w:hAnsi="Arial" w:cs="Arial"/>
                <w:color w:val="000000"/>
                <w:szCs w:val="21"/>
              </w:rPr>
              <w:t>0.25</w:t>
            </w:r>
          </w:p>
        </w:tc>
        <w:tc>
          <w:tcPr>
            <w:tcW w:w="2376" w:type="dxa"/>
            <w:tcBorders>
              <w:top w:val="nil"/>
            </w:tcBorders>
            <w:vAlign w:val="center"/>
          </w:tcPr>
          <w:p w14:paraId="71957282" w14:textId="7270D172" w:rsidR="001F5285"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1.13</w:t>
            </w:r>
          </w:p>
        </w:tc>
      </w:tr>
      <w:tr w:rsidR="001E5D7C" w:rsidRPr="0062289E" w14:paraId="5CC4CCAA" w14:textId="77777777" w:rsidTr="00971CC9">
        <w:tc>
          <w:tcPr>
            <w:tcW w:w="3544" w:type="dxa"/>
            <w:vAlign w:val="center"/>
          </w:tcPr>
          <w:p w14:paraId="45115349" w14:textId="337BC960" w:rsidR="001E5D7C" w:rsidRPr="0062289E" w:rsidRDefault="001E5D7C" w:rsidP="00971CC9">
            <w:pPr>
              <w:jc w:val="center"/>
              <w:rPr>
                <w:rFonts w:ascii="Arial" w:eastAsia="SimSun" w:hAnsi="Arial" w:cs="Arial"/>
                <w:bCs/>
                <w:color w:val="000000"/>
                <w:szCs w:val="21"/>
              </w:rPr>
            </w:pPr>
            <w:r w:rsidRPr="0062289E">
              <w:rPr>
                <w:rFonts w:ascii="Arial" w:eastAsia="SimSun" w:hAnsi="Arial" w:cs="Arial"/>
                <w:bCs/>
                <w:color w:val="000000"/>
                <w:szCs w:val="21"/>
              </w:rPr>
              <w:t>Clinical pregnancy rate (60%)</w:t>
            </w:r>
          </w:p>
        </w:tc>
        <w:tc>
          <w:tcPr>
            <w:tcW w:w="2376" w:type="dxa"/>
            <w:vAlign w:val="center"/>
          </w:tcPr>
          <w:p w14:paraId="44B5042A" w14:textId="6BDB2236" w:rsidR="001E5D7C" w:rsidRPr="0062289E" w:rsidRDefault="00971CC9" w:rsidP="00971CC9">
            <w:pPr>
              <w:jc w:val="center"/>
              <w:rPr>
                <w:rFonts w:ascii="Arial" w:eastAsia="SimSun" w:hAnsi="Arial" w:cs="Arial"/>
                <w:color w:val="000000"/>
                <w:szCs w:val="21"/>
              </w:rPr>
            </w:pPr>
            <w:r w:rsidRPr="0062289E">
              <w:rPr>
                <w:rFonts w:ascii="Arial" w:eastAsia="SimSun" w:hAnsi="Arial" w:cs="Arial"/>
                <w:color w:val="000000"/>
                <w:szCs w:val="21"/>
              </w:rPr>
              <w:t>1.21</w:t>
            </w:r>
          </w:p>
        </w:tc>
        <w:tc>
          <w:tcPr>
            <w:tcW w:w="2376" w:type="dxa"/>
            <w:vAlign w:val="center"/>
          </w:tcPr>
          <w:p w14:paraId="6F6DA7A1" w14:textId="5E3ABDF3" w:rsidR="001E5D7C"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1.69</w:t>
            </w:r>
          </w:p>
        </w:tc>
      </w:tr>
      <w:tr w:rsidR="001E5D7C" w:rsidRPr="0062289E" w14:paraId="760A278D" w14:textId="77777777" w:rsidTr="00971CC9">
        <w:tc>
          <w:tcPr>
            <w:tcW w:w="3544" w:type="dxa"/>
            <w:vAlign w:val="center"/>
          </w:tcPr>
          <w:p w14:paraId="568A82B7" w14:textId="794CC3CB" w:rsidR="001E5D7C" w:rsidRPr="0062289E" w:rsidRDefault="001E5D7C" w:rsidP="00971CC9">
            <w:pPr>
              <w:jc w:val="center"/>
              <w:rPr>
                <w:rFonts w:ascii="Arial" w:eastAsia="SimSun" w:hAnsi="Arial" w:cs="Arial"/>
                <w:color w:val="000000"/>
                <w:szCs w:val="21"/>
              </w:rPr>
            </w:pPr>
            <w:r w:rsidRPr="0062289E">
              <w:rPr>
                <w:rFonts w:ascii="Arial" w:eastAsia="SimSun" w:hAnsi="Arial" w:cs="Arial"/>
                <w:bCs/>
                <w:color w:val="000000"/>
                <w:szCs w:val="21"/>
              </w:rPr>
              <w:t>Partially participate in TDM</w:t>
            </w:r>
          </w:p>
        </w:tc>
        <w:tc>
          <w:tcPr>
            <w:tcW w:w="2376" w:type="dxa"/>
            <w:vAlign w:val="center"/>
          </w:tcPr>
          <w:p w14:paraId="1AC57EC0" w14:textId="6BF27270" w:rsidR="001E5D7C" w:rsidRPr="0062289E" w:rsidRDefault="00E96190" w:rsidP="00971CC9">
            <w:pPr>
              <w:jc w:val="center"/>
              <w:rPr>
                <w:rFonts w:ascii="Arial" w:eastAsia="SimSun" w:hAnsi="Arial" w:cs="Arial"/>
                <w:color w:val="000000"/>
                <w:szCs w:val="21"/>
              </w:rPr>
            </w:pPr>
            <w:r w:rsidRPr="0062289E">
              <w:rPr>
                <w:rFonts w:ascii="Arial" w:eastAsia="SimSun" w:hAnsi="Arial" w:cs="Arial"/>
                <w:color w:val="000000"/>
                <w:szCs w:val="21"/>
              </w:rPr>
              <w:t>1.18</w:t>
            </w:r>
          </w:p>
        </w:tc>
        <w:tc>
          <w:tcPr>
            <w:tcW w:w="2376" w:type="dxa"/>
            <w:vAlign w:val="center"/>
          </w:tcPr>
          <w:p w14:paraId="259C3E2E" w14:textId="56B75587" w:rsidR="001E5D7C"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0.70</w:t>
            </w:r>
          </w:p>
        </w:tc>
      </w:tr>
      <w:tr w:rsidR="001E5D7C" w:rsidRPr="0062289E" w14:paraId="534612A2" w14:textId="77777777" w:rsidTr="00971CC9">
        <w:tc>
          <w:tcPr>
            <w:tcW w:w="3544" w:type="dxa"/>
            <w:vAlign w:val="center"/>
          </w:tcPr>
          <w:p w14:paraId="37673D5F" w14:textId="263CD046" w:rsidR="001E5D7C" w:rsidRPr="0062289E" w:rsidRDefault="001E5D7C" w:rsidP="00971CC9">
            <w:pPr>
              <w:jc w:val="center"/>
              <w:rPr>
                <w:rFonts w:ascii="Arial" w:eastAsia="SimSun" w:hAnsi="Arial" w:cs="Arial"/>
                <w:bCs/>
                <w:color w:val="000000"/>
                <w:szCs w:val="21"/>
              </w:rPr>
            </w:pPr>
            <w:r w:rsidRPr="0062289E">
              <w:rPr>
                <w:rFonts w:ascii="Arial" w:eastAsia="SimSun" w:hAnsi="Arial" w:cs="Arial"/>
                <w:bCs/>
                <w:color w:val="000000"/>
                <w:szCs w:val="21"/>
              </w:rPr>
              <w:t>Fully participate in TDM</w:t>
            </w:r>
          </w:p>
        </w:tc>
        <w:tc>
          <w:tcPr>
            <w:tcW w:w="2376" w:type="dxa"/>
            <w:vAlign w:val="center"/>
          </w:tcPr>
          <w:p w14:paraId="0EAA4366" w14:textId="03647D80" w:rsidR="001E5D7C" w:rsidRPr="0062289E" w:rsidRDefault="00E96190" w:rsidP="00971CC9">
            <w:pPr>
              <w:jc w:val="center"/>
              <w:rPr>
                <w:rFonts w:ascii="Arial" w:eastAsia="SimSun" w:hAnsi="Arial" w:cs="Arial"/>
                <w:color w:val="000000"/>
                <w:szCs w:val="21"/>
              </w:rPr>
            </w:pPr>
            <w:r w:rsidRPr="0062289E">
              <w:rPr>
                <w:rFonts w:ascii="Arial" w:eastAsia="SimSun" w:hAnsi="Arial" w:cs="Arial"/>
                <w:color w:val="000000"/>
                <w:szCs w:val="21"/>
              </w:rPr>
              <w:t>1.35</w:t>
            </w:r>
          </w:p>
        </w:tc>
        <w:tc>
          <w:tcPr>
            <w:tcW w:w="2376" w:type="dxa"/>
            <w:vAlign w:val="center"/>
          </w:tcPr>
          <w:p w14:paraId="34E86A62" w14:textId="008F7629" w:rsidR="001E5D7C"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0.78</w:t>
            </w:r>
          </w:p>
        </w:tc>
      </w:tr>
      <w:tr w:rsidR="001E5D7C" w:rsidRPr="0062289E" w14:paraId="198EB6C6" w14:textId="77777777" w:rsidTr="00971CC9">
        <w:tc>
          <w:tcPr>
            <w:tcW w:w="3544" w:type="dxa"/>
            <w:vAlign w:val="center"/>
          </w:tcPr>
          <w:p w14:paraId="7E9C38F1" w14:textId="1319EFAD" w:rsidR="001E5D7C" w:rsidRPr="0062289E" w:rsidRDefault="001E5D7C" w:rsidP="00971CC9">
            <w:pPr>
              <w:jc w:val="center"/>
              <w:rPr>
                <w:rFonts w:ascii="Arial" w:eastAsia="SimSun" w:hAnsi="Arial" w:cs="Arial"/>
                <w:color w:val="000000"/>
                <w:szCs w:val="21"/>
              </w:rPr>
            </w:pPr>
            <w:r w:rsidRPr="0062289E">
              <w:rPr>
                <w:rFonts w:ascii="Arial" w:eastAsia="SimSun" w:hAnsi="Arial" w:cs="Arial"/>
                <w:bCs/>
                <w:color w:val="000000"/>
                <w:szCs w:val="21"/>
              </w:rPr>
              <w:t>Risk of maternal complications (2.5%)</w:t>
            </w:r>
          </w:p>
        </w:tc>
        <w:tc>
          <w:tcPr>
            <w:tcW w:w="2376" w:type="dxa"/>
            <w:vAlign w:val="center"/>
          </w:tcPr>
          <w:p w14:paraId="4A4164F8" w14:textId="114489A2" w:rsidR="001E5D7C" w:rsidRPr="0062289E" w:rsidRDefault="00971CC9" w:rsidP="00971CC9">
            <w:pPr>
              <w:jc w:val="center"/>
              <w:rPr>
                <w:rFonts w:ascii="Arial" w:eastAsia="SimSun" w:hAnsi="Arial" w:cs="Arial"/>
                <w:color w:val="000000"/>
                <w:szCs w:val="21"/>
              </w:rPr>
            </w:pPr>
            <w:r w:rsidRPr="0062289E">
              <w:rPr>
                <w:rFonts w:ascii="Arial" w:eastAsia="SimSun" w:hAnsi="Arial" w:cs="Arial"/>
                <w:color w:val="000000"/>
                <w:szCs w:val="21"/>
              </w:rPr>
              <w:t>-0.47</w:t>
            </w:r>
          </w:p>
        </w:tc>
        <w:tc>
          <w:tcPr>
            <w:tcW w:w="2376" w:type="dxa"/>
            <w:vAlign w:val="center"/>
          </w:tcPr>
          <w:p w14:paraId="49CB5BD4" w14:textId="632F7E18" w:rsidR="001E5D7C"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1.09</w:t>
            </w:r>
          </w:p>
        </w:tc>
      </w:tr>
      <w:tr w:rsidR="001E5D7C" w:rsidRPr="0062289E" w14:paraId="384B7515" w14:textId="77777777" w:rsidTr="00971CC9">
        <w:tc>
          <w:tcPr>
            <w:tcW w:w="3544" w:type="dxa"/>
            <w:vAlign w:val="center"/>
          </w:tcPr>
          <w:p w14:paraId="293B8F1D" w14:textId="650C8DEC" w:rsidR="001E5D7C" w:rsidRPr="0062289E" w:rsidRDefault="001E5D7C" w:rsidP="00971CC9">
            <w:pPr>
              <w:jc w:val="center"/>
              <w:rPr>
                <w:rFonts w:ascii="Arial" w:eastAsia="SimSun" w:hAnsi="Arial" w:cs="Arial"/>
                <w:bCs/>
                <w:color w:val="000000"/>
                <w:szCs w:val="21"/>
              </w:rPr>
            </w:pPr>
            <w:r w:rsidRPr="0062289E">
              <w:rPr>
                <w:rFonts w:ascii="Arial" w:eastAsia="SimSun" w:hAnsi="Arial" w:cs="Arial"/>
                <w:bCs/>
                <w:color w:val="000000"/>
                <w:szCs w:val="21"/>
              </w:rPr>
              <w:t>Risk of maternal complications (5%)</w:t>
            </w:r>
          </w:p>
        </w:tc>
        <w:tc>
          <w:tcPr>
            <w:tcW w:w="2376" w:type="dxa"/>
            <w:vAlign w:val="center"/>
          </w:tcPr>
          <w:p w14:paraId="6CEE1676" w14:textId="3C73CFE7" w:rsidR="001E5D7C" w:rsidRPr="0062289E" w:rsidRDefault="00971CC9" w:rsidP="00971CC9">
            <w:pPr>
              <w:jc w:val="center"/>
              <w:rPr>
                <w:rFonts w:ascii="Arial" w:eastAsia="SimSun" w:hAnsi="Arial" w:cs="Arial"/>
                <w:color w:val="000000"/>
                <w:szCs w:val="21"/>
              </w:rPr>
            </w:pPr>
            <w:r w:rsidRPr="0062289E">
              <w:rPr>
                <w:rFonts w:ascii="Arial" w:eastAsia="SimSun" w:hAnsi="Arial" w:cs="Arial"/>
                <w:color w:val="000000"/>
                <w:szCs w:val="21"/>
              </w:rPr>
              <w:t>-0.45</w:t>
            </w:r>
          </w:p>
        </w:tc>
        <w:tc>
          <w:tcPr>
            <w:tcW w:w="2376" w:type="dxa"/>
            <w:vAlign w:val="center"/>
          </w:tcPr>
          <w:p w14:paraId="04E09F49" w14:textId="57A205AD" w:rsidR="001E5D7C"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0.83</w:t>
            </w:r>
          </w:p>
        </w:tc>
      </w:tr>
      <w:tr w:rsidR="001E5D7C" w:rsidRPr="0062289E" w14:paraId="68C887FB" w14:textId="77777777" w:rsidTr="00971CC9">
        <w:tc>
          <w:tcPr>
            <w:tcW w:w="3544" w:type="dxa"/>
            <w:vAlign w:val="center"/>
          </w:tcPr>
          <w:p w14:paraId="4B553214" w14:textId="73513739" w:rsidR="001E5D7C" w:rsidRPr="0062289E" w:rsidRDefault="001E5D7C" w:rsidP="00971CC9">
            <w:pPr>
              <w:jc w:val="center"/>
              <w:rPr>
                <w:rFonts w:ascii="Arial" w:eastAsia="SimSun" w:hAnsi="Arial" w:cs="Arial"/>
                <w:color w:val="000000"/>
                <w:szCs w:val="21"/>
              </w:rPr>
            </w:pPr>
            <w:r w:rsidRPr="0062289E">
              <w:rPr>
                <w:rFonts w:ascii="Arial" w:eastAsia="SimSun" w:hAnsi="Arial" w:cs="Arial"/>
                <w:bCs/>
                <w:color w:val="000000"/>
                <w:szCs w:val="21"/>
              </w:rPr>
              <w:t>Risk of neonatal complications (10%)</w:t>
            </w:r>
          </w:p>
        </w:tc>
        <w:tc>
          <w:tcPr>
            <w:tcW w:w="2376" w:type="dxa"/>
            <w:vAlign w:val="center"/>
          </w:tcPr>
          <w:p w14:paraId="1E6F08A7" w14:textId="08EA467E" w:rsidR="001E5D7C" w:rsidRPr="0062289E" w:rsidRDefault="00971CC9" w:rsidP="00971CC9">
            <w:pPr>
              <w:jc w:val="center"/>
              <w:rPr>
                <w:rFonts w:ascii="Arial" w:eastAsia="SimSun" w:hAnsi="Arial" w:cs="Arial"/>
                <w:color w:val="000000"/>
                <w:szCs w:val="21"/>
              </w:rPr>
            </w:pPr>
            <w:r w:rsidRPr="0062289E">
              <w:rPr>
                <w:rFonts w:ascii="Arial" w:eastAsia="SimSun" w:hAnsi="Arial" w:cs="Arial"/>
                <w:color w:val="000000"/>
                <w:szCs w:val="21"/>
              </w:rPr>
              <w:t>-0.46</w:t>
            </w:r>
          </w:p>
        </w:tc>
        <w:tc>
          <w:tcPr>
            <w:tcW w:w="2376" w:type="dxa"/>
            <w:vAlign w:val="center"/>
          </w:tcPr>
          <w:p w14:paraId="24ABAAEA" w14:textId="0A197468" w:rsidR="001E5D7C"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0.23</w:t>
            </w:r>
          </w:p>
        </w:tc>
      </w:tr>
      <w:tr w:rsidR="001E5D7C" w:rsidRPr="0062289E" w14:paraId="59AFBBE1" w14:textId="77777777" w:rsidTr="00971CC9">
        <w:tc>
          <w:tcPr>
            <w:tcW w:w="3544" w:type="dxa"/>
            <w:vAlign w:val="center"/>
          </w:tcPr>
          <w:p w14:paraId="51E99C13" w14:textId="109B6E7E" w:rsidR="001E5D7C" w:rsidRPr="0062289E" w:rsidRDefault="001E5D7C" w:rsidP="00971CC9">
            <w:pPr>
              <w:jc w:val="center"/>
              <w:rPr>
                <w:rFonts w:ascii="Arial" w:eastAsia="SimSun" w:hAnsi="Arial" w:cs="Arial"/>
                <w:bCs/>
                <w:color w:val="000000"/>
                <w:szCs w:val="21"/>
              </w:rPr>
            </w:pPr>
            <w:r w:rsidRPr="0062289E">
              <w:rPr>
                <w:rFonts w:ascii="Arial" w:eastAsia="SimSun" w:hAnsi="Arial" w:cs="Arial"/>
                <w:bCs/>
                <w:color w:val="000000"/>
                <w:szCs w:val="21"/>
              </w:rPr>
              <w:t>Risk of neonatal complications (15%)</w:t>
            </w:r>
          </w:p>
        </w:tc>
        <w:tc>
          <w:tcPr>
            <w:tcW w:w="2376" w:type="dxa"/>
            <w:vAlign w:val="center"/>
          </w:tcPr>
          <w:p w14:paraId="0A155C1F" w14:textId="3D8A5BF8" w:rsidR="001E5D7C" w:rsidRPr="0062289E" w:rsidRDefault="00971CC9" w:rsidP="00971CC9">
            <w:pPr>
              <w:jc w:val="center"/>
              <w:rPr>
                <w:rFonts w:ascii="Arial" w:eastAsia="SimSun" w:hAnsi="Arial" w:cs="Arial"/>
                <w:color w:val="000000"/>
                <w:szCs w:val="21"/>
              </w:rPr>
            </w:pPr>
            <w:r w:rsidRPr="0062289E">
              <w:rPr>
                <w:rFonts w:ascii="Arial" w:eastAsia="SimSun" w:hAnsi="Arial" w:cs="Arial"/>
                <w:color w:val="000000"/>
                <w:szCs w:val="21"/>
              </w:rPr>
              <w:t>-0.62</w:t>
            </w:r>
          </w:p>
        </w:tc>
        <w:tc>
          <w:tcPr>
            <w:tcW w:w="2376" w:type="dxa"/>
            <w:vAlign w:val="center"/>
          </w:tcPr>
          <w:p w14:paraId="707BD538" w14:textId="0615B68C" w:rsidR="001E5D7C" w:rsidRPr="0062289E" w:rsidRDefault="001766FB" w:rsidP="00971CC9">
            <w:pPr>
              <w:jc w:val="center"/>
              <w:rPr>
                <w:rFonts w:ascii="Arial" w:eastAsia="SimSun" w:hAnsi="Arial" w:cs="Arial"/>
                <w:color w:val="000000"/>
                <w:szCs w:val="21"/>
              </w:rPr>
            </w:pPr>
            <w:r w:rsidRPr="0062289E">
              <w:rPr>
                <w:rFonts w:ascii="Arial" w:eastAsia="SimSun" w:hAnsi="Arial" w:cs="Arial"/>
                <w:color w:val="000000"/>
                <w:szCs w:val="21"/>
              </w:rPr>
              <w:t>1.07</w:t>
            </w:r>
          </w:p>
        </w:tc>
      </w:tr>
      <w:tr w:rsidR="001766FB" w:rsidRPr="0062289E" w14:paraId="54436423" w14:textId="77777777" w:rsidTr="003833EB">
        <w:tc>
          <w:tcPr>
            <w:tcW w:w="3544" w:type="dxa"/>
            <w:vAlign w:val="center"/>
          </w:tcPr>
          <w:p w14:paraId="21C96194" w14:textId="677B1AC0" w:rsidR="001766FB" w:rsidRPr="0062289E" w:rsidRDefault="001766FB" w:rsidP="001766FB">
            <w:pPr>
              <w:jc w:val="center"/>
              <w:rPr>
                <w:rFonts w:ascii="Arial" w:eastAsia="SimSun" w:hAnsi="Arial" w:cs="Arial"/>
                <w:color w:val="000000"/>
                <w:szCs w:val="21"/>
              </w:rPr>
            </w:pPr>
            <w:r w:rsidRPr="0062289E">
              <w:rPr>
                <w:rFonts w:ascii="Arial" w:eastAsia="SimSun" w:hAnsi="Arial" w:cs="Arial"/>
                <w:bCs/>
                <w:color w:val="000000"/>
                <w:szCs w:val="21"/>
              </w:rPr>
              <w:t>Out-of-pocket costs per cycle (</w:t>
            </w:r>
            <w:r w:rsidRPr="0062289E">
              <w:rPr>
                <w:rFonts w:ascii="Arial" w:eastAsia="SimSun" w:hAnsi="Arial" w:cs="Arial"/>
                <w:color w:val="000000"/>
                <w:szCs w:val="21"/>
              </w:rPr>
              <w:t>¥</w:t>
            </w:r>
            <w:r w:rsidRPr="0062289E">
              <w:rPr>
                <w:rFonts w:ascii="Arial" w:eastAsia="SimSun" w:hAnsi="Arial" w:cs="Arial"/>
                <w:bCs/>
                <w:color w:val="000000"/>
                <w:szCs w:val="21"/>
              </w:rPr>
              <w:t>30000)</w:t>
            </w:r>
          </w:p>
        </w:tc>
        <w:tc>
          <w:tcPr>
            <w:tcW w:w="2376" w:type="dxa"/>
          </w:tcPr>
          <w:p w14:paraId="45B128CE" w14:textId="7CF4D99C" w:rsidR="001766FB" w:rsidRPr="0062289E" w:rsidRDefault="001766FB" w:rsidP="001766FB">
            <w:pPr>
              <w:jc w:val="center"/>
              <w:rPr>
                <w:rFonts w:ascii="Arial" w:eastAsia="SimSun" w:hAnsi="Arial" w:cs="Arial"/>
                <w:color w:val="000000"/>
                <w:szCs w:val="21"/>
              </w:rPr>
            </w:pPr>
            <w:r w:rsidRPr="0062289E">
              <w:rPr>
                <w:rFonts w:ascii="Arial" w:hAnsi="Arial" w:cs="Arial"/>
                <w:color w:val="000000"/>
                <w:szCs w:val="21"/>
              </w:rPr>
              <w:t xml:space="preserve">-0.28 </w:t>
            </w:r>
          </w:p>
        </w:tc>
        <w:tc>
          <w:tcPr>
            <w:tcW w:w="2376" w:type="dxa"/>
          </w:tcPr>
          <w:p w14:paraId="38774FF6" w14:textId="3F203028" w:rsidR="001766FB" w:rsidRPr="0062289E" w:rsidRDefault="001766FB" w:rsidP="001766FB">
            <w:pPr>
              <w:jc w:val="center"/>
              <w:rPr>
                <w:rFonts w:ascii="Arial" w:eastAsia="SimSun" w:hAnsi="Arial" w:cs="Arial"/>
                <w:color w:val="000000"/>
                <w:szCs w:val="21"/>
              </w:rPr>
            </w:pPr>
            <w:r w:rsidRPr="0062289E">
              <w:rPr>
                <w:rFonts w:ascii="Arial" w:hAnsi="Arial" w:cs="Arial"/>
                <w:color w:val="000000"/>
                <w:szCs w:val="21"/>
              </w:rPr>
              <w:t>1.35</w:t>
            </w:r>
          </w:p>
        </w:tc>
      </w:tr>
      <w:tr w:rsidR="001766FB" w:rsidRPr="0062289E" w14:paraId="2EBE23B2" w14:textId="77777777" w:rsidTr="003833EB">
        <w:tc>
          <w:tcPr>
            <w:tcW w:w="3544" w:type="dxa"/>
            <w:vAlign w:val="center"/>
          </w:tcPr>
          <w:p w14:paraId="64F68B88" w14:textId="4B71107F" w:rsidR="001766FB" w:rsidRPr="0062289E" w:rsidRDefault="001766FB" w:rsidP="001766FB">
            <w:pPr>
              <w:jc w:val="center"/>
              <w:rPr>
                <w:rFonts w:ascii="Arial" w:eastAsia="SimSun" w:hAnsi="Arial" w:cs="Arial"/>
                <w:bCs/>
                <w:color w:val="000000"/>
                <w:szCs w:val="21"/>
              </w:rPr>
            </w:pPr>
            <w:r w:rsidRPr="0062289E">
              <w:rPr>
                <w:rFonts w:ascii="Arial" w:eastAsia="SimSun" w:hAnsi="Arial" w:cs="Arial"/>
                <w:bCs/>
                <w:color w:val="000000"/>
                <w:szCs w:val="21"/>
              </w:rPr>
              <w:t>Out-of-pocket costs per cycle (</w:t>
            </w:r>
            <w:r w:rsidRPr="0062289E">
              <w:rPr>
                <w:rFonts w:ascii="Arial" w:eastAsia="SimSun" w:hAnsi="Arial" w:cs="Arial"/>
                <w:color w:val="000000"/>
                <w:szCs w:val="21"/>
              </w:rPr>
              <w:t>¥</w:t>
            </w:r>
            <w:r w:rsidRPr="0062289E">
              <w:rPr>
                <w:rFonts w:ascii="Arial" w:eastAsia="SimSun" w:hAnsi="Arial" w:cs="Arial"/>
                <w:bCs/>
                <w:color w:val="000000"/>
                <w:szCs w:val="21"/>
              </w:rPr>
              <w:t>50000)</w:t>
            </w:r>
          </w:p>
        </w:tc>
        <w:tc>
          <w:tcPr>
            <w:tcW w:w="2376" w:type="dxa"/>
          </w:tcPr>
          <w:p w14:paraId="6153D2AC" w14:textId="584D3D97" w:rsidR="001766FB" w:rsidRPr="0062289E" w:rsidRDefault="001766FB" w:rsidP="001766FB">
            <w:pPr>
              <w:jc w:val="center"/>
              <w:rPr>
                <w:rFonts w:ascii="Arial" w:eastAsia="SimSun" w:hAnsi="Arial" w:cs="Arial"/>
                <w:color w:val="000000"/>
                <w:szCs w:val="21"/>
              </w:rPr>
            </w:pPr>
            <w:r w:rsidRPr="0062289E">
              <w:rPr>
                <w:rFonts w:ascii="Arial" w:hAnsi="Arial" w:cs="Arial"/>
                <w:color w:val="000000"/>
                <w:szCs w:val="21"/>
              </w:rPr>
              <w:t xml:space="preserve">-0.47 </w:t>
            </w:r>
          </w:p>
        </w:tc>
        <w:tc>
          <w:tcPr>
            <w:tcW w:w="2376" w:type="dxa"/>
          </w:tcPr>
          <w:p w14:paraId="67C5EA65" w14:textId="50E432F1" w:rsidR="001766FB" w:rsidRPr="0062289E" w:rsidRDefault="001766FB" w:rsidP="001766FB">
            <w:pPr>
              <w:jc w:val="center"/>
              <w:rPr>
                <w:rFonts w:ascii="Arial" w:eastAsia="SimSun" w:hAnsi="Arial" w:cs="Arial"/>
                <w:color w:val="000000"/>
                <w:szCs w:val="21"/>
              </w:rPr>
            </w:pPr>
            <w:r w:rsidRPr="0062289E">
              <w:rPr>
                <w:rFonts w:ascii="Arial" w:hAnsi="Arial" w:cs="Arial"/>
                <w:color w:val="000000"/>
                <w:szCs w:val="21"/>
              </w:rPr>
              <w:t>2.25</w:t>
            </w:r>
          </w:p>
        </w:tc>
      </w:tr>
    </w:tbl>
    <w:p w14:paraId="29C561C9" w14:textId="17F1CBC7" w:rsidR="00E770FD" w:rsidRPr="0062289E" w:rsidRDefault="00E770FD">
      <w:pPr>
        <w:rPr>
          <w:rFonts w:ascii="Arial" w:eastAsia="SimSun" w:hAnsi="Arial" w:cs="Arial"/>
          <w:color w:val="000000"/>
          <w:szCs w:val="21"/>
        </w:rPr>
      </w:pPr>
    </w:p>
    <w:p w14:paraId="32234D76" w14:textId="0B55CCAB" w:rsidR="00DA1014" w:rsidRPr="0062289E" w:rsidRDefault="00DA1014">
      <w:pPr>
        <w:widowControl/>
        <w:jc w:val="left"/>
        <w:rPr>
          <w:rFonts w:ascii="Arial" w:eastAsia="SimSun" w:hAnsi="Arial" w:cs="Arial"/>
          <w:color w:val="000000"/>
          <w:szCs w:val="21"/>
        </w:rPr>
      </w:pPr>
      <w:r w:rsidRPr="0062289E">
        <w:rPr>
          <w:rFonts w:ascii="Arial" w:eastAsia="SimSun" w:hAnsi="Arial" w:cs="Arial"/>
          <w:color w:val="000000"/>
          <w:szCs w:val="21"/>
        </w:rPr>
        <w:br w:type="page"/>
      </w:r>
    </w:p>
    <w:p w14:paraId="75997ECE" w14:textId="61B2E303" w:rsidR="00E770FD" w:rsidRPr="0062289E" w:rsidRDefault="00DA1014">
      <w:pPr>
        <w:widowControl/>
        <w:jc w:val="left"/>
        <w:rPr>
          <w:rFonts w:ascii="Arial" w:eastAsia="SimSun" w:hAnsi="Arial" w:cs="Arial"/>
          <w:color w:val="000000"/>
          <w:szCs w:val="21"/>
        </w:rPr>
      </w:pPr>
      <w:r w:rsidRPr="0062289E">
        <w:rPr>
          <w:rFonts w:ascii="Arial" w:eastAsia="SimSun" w:hAnsi="Arial" w:cs="Arial" w:hint="eastAsia"/>
          <w:color w:val="000000"/>
          <w:szCs w:val="21"/>
        </w:rPr>
        <w:lastRenderedPageBreak/>
        <w:t>eTable 4 Analysis of comprehension complexity between BWS-2 and DC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8"/>
        <w:gridCol w:w="1304"/>
        <w:gridCol w:w="1306"/>
        <w:gridCol w:w="1304"/>
        <w:gridCol w:w="1304"/>
      </w:tblGrid>
      <w:tr w:rsidR="00DA1014" w:rsidRPr="0062289E" w14:paraId="2E0ECBC3" w14:textId="77777777" w:rsidTr="00E61716">
        <w:tc>
          <w:tcPr>
            <w:tcW w:w="1859" w:type="pct"/>
            <w:tcBorders>
              <w:top w:val="single" w:sz="4" w:space="0" w:color="auto"/>
              <w:bottom w:val="single" w:sz="4" w:space="0" w:color="auto"/>
            </w:tcBorders>
          </w:tcPr>
          <w:p w14:paraId="7EDB86D0" w14:textId="77777777" w:rsidR="00DA1014" w:rsidRPr="0062289E" w:rsidRDefault="00DA1014" w:rsidP="00E61716">
            <w:pPr>
              <w:jc w:val="center"/>
              <w:rPr>
                <w:rFonts w:ascii="Arial" w:hAnsi="Arial" w:cs="Arial"/>
                <w:color w:val="000000"/>
                <w:szCs w:val="21"/>
              </w:rPr>
            </w:pPr>
            <w:r w:rsidRPr="0062289E">
              <w:rPr>
                <w:rFonts w:ascii="Arial" w:hAnsi="Arial" w:cs="Arial"/>
                <w:color w:val="000000"/>
                <w:szCs w:val="21"/>
              </w:rPr>
              <w:t>Variable</w:t>
            </w:r>
          </w:p>
        </w:tc>
        <w:tc>
          <w:tcPr>
            <w:tcW w:w="785" w:type="pct"/>
            <w:tcBorders>
              <w:top w:val="single" w:sz="4" w:space="0" w:color="auto"/>
              <w:bottom w:val="single" w:sz="4" w:space="0" w:color="auto"/>
            </w:tcBorders>
          </w:tcPr>
          <w:p w14:paraId="6B49E179" w14:textId="5259C78D" w:rsidR="00DA1014" w:rsidRPr="0062289E" w:rsidRDefault="00DA1014" w:rsidP="00BC2F25">
            <w:pPr>
              <w:jc w:val="center"/>
              <w:rPr>
                <w:rFonts w:ascii="Arial" w:hAnsi="Arial" w:cs="Arial"/>
                <w:color w:val="000000"/>
                <w:szCs w:val="21"/>
              </w:rPr>
            </w:pPr>
            <w:r w:rsidRPr="0062289E">
              <w:rPr>
                <w:rFonts w:ascii="Arial" w:hAnsi="Arial" w:cs="Arial"/>
                <w:color w:val="000000"/>
                <w:szCs w:val="21"/>
              </w:rPr>
              <w:t>BWS-2</w:t>
            </w:r>
          </w:p>
        </w:tc>
        <w:tc>
          <w:tcPr>
            <w:tcW w:w="786" w:type="pct"/>
            <w:tcBorders>
              <w:top w:val="single" w:sz="4" w:space="0" w:color="auto"/>
              <w:bottom w:val="single" w:sz="4" w:space="0" w:color="auto"/>
            </w:tcBorders>
          </w:tcPr>
          <w:p w14:paraId="39E38CC8" w14:textId="378C1E2B" w:rsidR="00DA1014" w:rsidRPr="0062289E" w:rsidRDefault="00DA1014" w:rsidP="00BC2F25">
            <w:pPr>
              <w:widowControl/>
              <w:shd w:val="clear" w:color="auto" w:fill="FFFFFF"/>
              <w:jc w:val="center"/>
              <w:outlineLvl w:val="0"/>
              <w:rPr>
                <w:rFonts w:ascii="Arial" w:hAnsi="Arial" w:cs="Arial"/>
                <w:color w:val="000000"/>
                <w:szCs w:val="21"/>
              </w:rPr>
            </w:pPr>
            <w:r w:rsidRPr="0062289E">
              <w:rPr>
                <w:rFonts w:ascii="Arial" w:hAnsi="Arial" w:cs="Arial"/>
                <w:color w:val="000000"/>
                <w:szCs w:val="21"/>
              </w:rPr>
              <w:t>DCE</w:t>
            </w:r>
          </w:p>
        </w:tc>
        <w:tc>
          <w:tcPr>
            <w:tcW w:w="785" w:type="pct"/>
            <w:tcBorders>
              <w:top w:val="single" w:sz="4" w:space="0" w:color="auto"/>
              <w:bottom w:val="single" w:sz="4" w:space="0" w:color="auto"/>
            </w:tcBorders>
          </w:tcPr>
          <w:p w14:paraId="699CB11E" w14:textId="77777777" w:rsidR="00DA1014" w:rsidRPr="0062289E" w:rsidRDefault="00DA1014" w:rsidP="0023433D">
            <w:pPr>
              <w:widowControl/>
              <w:shd w:val="clear" w:color="auto" w:fill="FFFFFF"/>
              <w:jc w:val="center"/>
              <w:outlineLvl w:val="0"/>
              <w:rPr>
                <w:rFonts w:ascii="Arial" w:hAnsi="Arial" w:cs="Arial"/>
                <w:color w:val="000000"/>
                <w:szCs w:val="21"/>
              </w:rPr>
            </w:pPr>
            <w:bookmarkStart w:id="1" w:name="_Hlk173337197"/>
            <w:r w:rsidRPr="0062289E">
              <w:rPr>
                <w:rFonts w:ascii="Arial" w:hAnsi="Arial" w:cs="Arial"/>
                <w:color w:val="000000"/>
                <w:szCs w:val="21"/>
              </w:rPr>
              <w:sym w:font="Symbol" w:char="F063"/>
            </w:r>
            <w:r w:rsidRPr="0062289E">
              <w:rPr>
                <w:rFonts w:ascii="Arial" w:hAnsi="Arial" w:cs="Arial"/>
                <w:color w:val="000000"/>
                <w:szCs w:val="21"/>
                <w:vertAlign w:val="superscript"/>
              </w:rPr>
              <w:t>2</w:t>
            </w:r>
            <w:bookmarkEnd w:id="1"/>
          </w:p>
        </w:tc>
        <w:tc>
          <w:tcPr>
            <w:tcW w:w="785" w:type="pct"/>
            <w:tcBorders>
              <w:top w:val="single" w:sz="4" w:space="0" w:color="auto"/>
              <w:bottom w:val="single" w:sz="4" w:space="0" w:color="auto"/>
            </w:tcBorders>
          </w:tcPr>
          <w:p w14:paraId="3B43AB48" w14:textId="77777777" w:rsidR="00DA1014" w:rsidRPr="0062289E" w:rsidRDefault="00DA1014" w:rsidP="0023433D">
            <w:pPr>
              <w:widowControl/>
              <w:shd w:val="clear" w:color="auto" w:fill="FFFFFF"/>
              <w:jc w:val="center"/>
              <w:outlineLvl w:val="0"/>
              <w:rPr>
                <w:rFonts w:ascii="Arial" w:hAnsi="Arial" w:cs="Arial"/>
                <w:color w:val="000000"/>
                <w:szCs w:val="21"/>
              </w:rPr>
            </w:pPr>
            <w:r w:rsidRPr="0062289E">
              <w:rPr>
                <w:rFonts w:ascii="Arial" w:hAnsi="Arial" w:cs="Arial"/>
                <w:color w:val="000000"/>
                <w:szCs w:val="21"/>
              </w:rPr>
              <w:t>P</w:t>
            </w:r>
            <w:r w:rsidRPr="0062289E">
              <w:rPr>
                <w:rFonts w:ascii="Arial" w:hAnsi="Arial" w:cs="Arial"/>
                <w:i/>
                <w:iCs/>
                <w:color w:val="000000"/>
                <w:szCs w:val="21"/>
              </w:rPr>
              <w:t xml:space="preserve"> </w:t>
            </w:r>
            <w:r w:rsidRPr="0062289E">
              <w:rPr>
                <w:rFonts w:ascii="Arial" w:hAnsi="Arial" w:cs="Arial"/>
                <w:color w:val="000000"/>
                <w:szCs w:val="21"/>
              </w:rPr>
              <w:t>Value</w:t>
            </w:r>
          </w:p>
        </w:tc>
      </w:tr>
      <w:tr w:rsidR="00E61716" w:rsidRPr="0062289E" w14:paraId="53FFC532" w14:textId="77777777" w:rsidTr="00E61716">
        <w:tc>
          <w:tcPr>
            <w:tcW w:w="1859" w:type="pct"/>
            <w:tcBorders>
              <w:top w:val="single" w:sz="4" w:space="0" w:color="auto"/>
            </w:tcBorders>
            <w:vAlign w:val="center"/>
          </w:tcPr>
          <w:p w14:paraId="08ABD32E" w14:textId="153AA31B"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t>Age (years)</w:t>
            </w:r>
          </w:p>
        </w:tc>
        <w:tc>
          <w:tcPr>
            <w:tcW w:w="785" w:type="pct"/>
            <w:tcBorders>
              <w:top w:val="single" w:sz="4" w:space="0" w:color="auto"/>
            </w:tcBorders>
          </w:tcPr>
          <w:p w14:paraId="72DBEA4D" w14:textId="75DFF91B" w:rsidR="00E61716" w:rsidRPr="0062289E" w:rsidRDefault="00E61716" w:rsidP="00E61716">
            <w:pPr>
              <w:jc w:val="center"/>
              <w:rPr>
                <w:rFonts w:ascii="Arial" w:hAnsi="Arial" w:cs="Arial"/>
                <w:color w:val="000000"/>
                <w:szCs w:val="21"/>
              </w:rPr>
            </w:pPr>
          </w:p>
        </w:tc>
        <w:tc>
          <w:tcPr>
            <w:tcW w:w="786" w:type="pct"/>
            <w:tcBorders>
              <w:top w:val="single" w:sz="4" w:space="0" w:color="auto"/>
            </w:tcBorders>
          </w:tcPr>
          <w:p w14:paraId="79B8880D" w14:textId="7952BB14" w:rsidR="00E61716" w:rsidRPr="0062289E" w:rsidRDefault="00E61716" w:rsidP="00E61716">
            <w:pPr>
              <w:jc w:val="center"/>
              <w:rPr>
                <w:rFonts w:ascii="Arial" w:hAnsi="Arial" w:cs="Arial"/>
                <w:color w:val="000000"/>
                <w:szCs w:val="21"/>
              </w:rPr>
            </w:pPr>
          </w:p>
        </w:tc>
        <w:tc>
          <w:tcPr>
            <w:tcW w:w="785" w:type="pct"/>
            <w:tcBorders>
              <w:top w:val="single" w:sz="4" w:space="0" w:color="auto"/>
            </w:tcBorders>
          </w:tcPr>
          <w:p w14:paraId="37485322" w14:textId="69216444"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3.85</w:t>
            </w:r>
          </w:p>
        </w:tc>
        <w:tc>
          <w:tcPr>
            <w:tcW w:w="785" w:type="pct"/>
            <w:tcBorders>
              <w:top w:val="single" w:sz="4" w:space="0" w:color="auto"/>
            </w:tcBorders>
          </w:tcPr>
          <w:p w14:paraId="6CAA154B" w14:textId="41106A1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28</w:t>
            </w:r>
          </w:p>
        </w:tc>
      </w:tr>
      <w:tr w:rsidR="00E61716" w:rsidRPr="0062289E" w14:paraId="020A2C99" w14:textId="77777777" w:rsidTr="00E61716">
        <w:tc>
          <w:tcPr>
            <w:tcW w:w="1859" w:type="pct"/>
            <w:vAlign w:val="center"/>
          </w:tcPr>
          <w:p w14:paraId="163CFF2F" w14:textId="05900413"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20-29</w:t>
            </w:r>
          </w:p>
        </w:tc>
        <w:tc>
          <w:tcPr>
            <w:tcW w:w="785" w:type="pct"/>
          </w:tcPr>
          <w:p w14:paraId="21D6AB4C" w14:textId="657C1F00"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9</w:t>
            </w:r>
          </w:p>
        </w:tc>
        <w:tc>
          <w:tcPr>
            <w:tcW w:w="786" w:type="pct"/>
          </w:tcPr>
          <w:p w14:paraId="43764CA3" w14:textId="65BE33D7"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3</w:t>
            </w:r>
          </w:p>
        </w:tc>
        <w:tc>
          <w:tcPr>
            <w:tcW w:w="785" w:type="pct"/>
          </w:tcPr>
          <w:p w14:paraId="2C66F4BD" w14:textId="3C43EFFA" w:rsidR="00E61716" w:rsidRPr="0062289E" w:rsidRDefault="00E61716" w:rsidP="00E61716">
            <w:pPr>
              <w:jc w:val="center"/>
              <w:rPr>
                <w:rFonts w:ascii="Arial" w:hAnsi="Arial" w:cs="Arial"/>
                <w:color w:val="000000"/>
                <w:szCs w:val="21"/>
              </w:rPr>
            </w:pPr>
          </w:p>
        </w:tc>
        <w:tc>
          <w:tcPr>
            <w:tcW w:w="785" w:type="pct"/>
          </w:tcPr>
          <w:p w14:paraId="04C7C33E" w14:textId="528465D8" w:rsidR="00E61716" w:rsidRPr="0062289E" w:rsidRDefault="00E61716" w:rsidP="00E61716">
            <w:pPr>
              <w:jc w:val="center"/>
              <w:rPr>
                <w:rFonts w:ascii="Arial" w:hAnsi="Arial" w:cs="Arial"/>
                <w:color w:val="000000"/>
                <w:szCs w:val="21"/>
              </w:rPr>
            </w:pPr>
          </w:p>
        </w:tc>
      </w:tr>
      <w:tr w:rsidR="00E61716" w:rsidRPr="0062289E" w14:paraId="6CC50AC8" w14:textId="77777777" w:rsidTr="00E61716">
        <w:tc>
          <w:tcPr>
            <w:tcW w:w="1859" w:type="pct"/>
            <w:vAlign w:val="center"/>
          </w:tcPr>
          <w:p w14:paraId="6C768AB9" w14:textId="00F90866"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30-34</w:t>
            </w:r>
          </w:p>
        </w:tc>
        <w:tc>
          <w:tcPr>
            <w:tcW w:w="785" w:type="pct"/>
          </w:tcPr>
          <w:p w14:paraId="27241EF6" w14:textId="4CD7AE13"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8</w:t>
            </w:r>
          </w:p>
        </w:tc>
        <w:tc>
          <w:tcPr>
            <w:tcW w:w="786" w:type="pct"/>
          </w:tcPr>
          <w:p w14:paraId="2FC498F0" w14:textId="093DE91F"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99</w:t>
            </w:r>
          </w:p>
        </w:tc>
        <w:tc>
          <w:tcPr>
            <w:tcW w:w="785" w:type="pct"/>
          </w:tcPr>
          <w:p w14:paraId="242BF34D" w14:textId="4699013B" w:rsidR="00E61716" w:rsidRPr="0062289E" w:rsidRDefault="00E61716" w:rsidP="00E61716">
            <w:pPr>
              <w:jc w:val="center"/>
              <w:rPr>
                <w:rFonts w:ascii="Arial" w:hAnsi="Arial" w:cs="Arial"/>
                <w:color w:val="000000"/>
                <w:szCs w:val="21"/>
              </w:rPr>
            </w:pPr>
          </w:p>
        </w:tc>
        <w:tc>
          <w:tcPr>
            <w:tcW w:w="785" w:type="pct"/>
          </w:tcPr>
          <w:p w14:paraId="452188B8" w14:textId="15C1CB17" w:rsidR="00E61716" w:rsidRPr="0062289E" w:rsidRDefault="00E61716" w:rsidP="00E61716">
            <w:pPr>
              <w:jc w:val="center"/>
              <w:rPr>
                <w:rFonts w:ascii="Arial" w:hAnsi="Arial" w:cs="Arial"/>
                <w:color w:val="000000"/>
                <w:szCs w:val="21"/>
              </w:rPr>
            </w:pPr>
          </w:p>
        </w:tc>
      </w:tr>
      <w:tr w:rsidR="00E61716" w:rsidRPr="0062289E" w14:paraId="7AB52BDC" w14:textId="77777777" w:rsidTr="00E61716">
        <w:tc>
          <w:tcPr>
            <w:tcW w:w="1859" w:type="pct"/>
            <w:vAlign w:val="center"/>
          </w:tcPr>
          <w:p w14:paraId="7A6905EE" w14:textId="6CC3ED12"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35-39</w:t>
            </w:r>
          </w:p>
        </w:tc>
        <w:tc>
          <w:tcPr>
            <w:tcW w:w="785" w:type="pct"/>
          </w:tcPr>
          <w:p w14:paraId="16ABA9B2" w14:textId="2724F20D"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34</w:t>
            </w:r>
          </w:p>
        </w:tc>
        <w:tc>
          <w:tcPr>
            <w:tcW w:w="786" w:type="pct"/>
          </w:tcPr>
          <w:p w14:paraId="5299CD02" w14:textId="4F66A182"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5</w:t>
            </w:r>
          </w:p>
        </w:tc>
        <w:tc>
          <w:tcPr>
            <w:tcW w:w="785" w:type="pct"/>
          </w:tcPr>
          <w:p w14:paraId="715A9A2B" w14:textId="77777777" w:rsidR="00E61716" w:rsidRPr="0062289E" w:rsidRDefault="00E61716" w:rsidP="00E61716">
            <w:pPr>
              <w:jc w:val="center"/>
              <w:rPr>
                <w:rFonts w:ascii="Arial" w:hAnsi="Arial" w:cs="Arial"/>
                <w:color w:val="000000"/>
                <w:szCs w:val="21"/>
              </w:rPr>
            </w:pPr>
          </w:p>
        </w:tc>
        <w:tc>
          <w:tcPr>
            <w:tcW w:w="785" w:type="pct"/>
          </w:tcPr>
          <w:p w14:paraId="3BD958A9" w14:textId="77777777" w:rsidR="00E61716" w:rsidRPr="0062289E" w:rsidRDefault="00E61716" w:rsidP="00E61716">
            <w:pPr>
              <w:jc w:val="center"/>
              <w:rPr>
                <w:rFonts w:ascii="Arial" w:hAnsi="Arial" w:cs="Arial"/>
                <w:color w:val="000000"/>
                <w:szCs w:val="21"/>
              </w:rPr>
            </w:pPr>
          </w:p>
        </w:tc>
      </w:tr>
      <w:tr w:rsidR="00E61716" w:rsidRPr="0062289E" w14:paraId="3AAE8882" w14:textId="77777777" w:rsidTr="00E61716">
        <w:tc>
          <w:tcPr>
            <w:tcW w:w="1859" w:type="pct"/>
            <w:vAlign w:val="center"/>
          </w:tcPr>
          <w:p w14:paraId="3CADD293" w14:textId="336AB856"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40-45</w:t>
            </w:r>
          </w:p>
        </w:tc>
        <w:tc>
          <w:tcPr>
            <w:tcW w:w="785" w:type="pct"/>
          </w:tcPr>
          <w:p w14:paraId="4AD3F962" w14:textId="2F4EC854"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5</w:t>
            </w:r>
          </w:p>
        </w:tc>
        <w:tc>
          <w:tcPr>
            <w:tcW w:w="786" w:type="pct"/>
          </w:tcPr>
          <w:p w14:paraId="41131106" w14:textId="7C67F8A8"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7</w:t>
            </w:r>
          </w:p>
        </w:tc>
        <w:tc>
          <w:tcPr>
            <w:tcW w:w="785" w:type="pct"/>
          </w:tcPr>
          <w:p w14:paraId="1380E6A7" w14:textId="4AFB3DAC" w:rsidR="00E61716" w:rsidRPr="0062289E" w:rsidRDefault="00E61716" w:rsidP="00E61716">
            <w:pPr>
              <w:jc w:val="center"/>
              <w:rPr>
                <w:rFonts w:ascii="Arial" w:hAnsi="Arial" w:cs="Arial"/>
                <w:color w:val="000000"/>
                <w:szCs w:val="21"/>
              </w:rPr>
            </w:pPr>
          </w:p>
        </w:tc>
        <w:tc>
          <w:tcPr>
            <w:tcW w:w="785" w:type="pct"/>
          </w:tcPr>
          <w:p w14:paraId="531D557B" w14:textId="76D10009" w:rsidR="00E61716" w:rsidRPr="0062289E" w:rsidRDefault="00E61716" w:rsidP="00E61716">
            <w:pPr>
              <w:jc w:val="center"/>
              <w:rPr>
                <w:rFonts w:ascii="Arial" w:hAnsi="Arial" w:cs="Arial"/>
                <w:color w:val="000000"/>
                <w:szCs w:val="21"/>
              </w:rPr>
            </w:pPr>
          </w:p>
        </w:tc>
      </w:tr>
      <w:tr w:rsidR="00E61716" w:rsidRPr="0062289E" w14:paraId="0F68DD62" w14:textId="77777777" w:rsidTr="00E61716">
        <w:tc>
          <w:tcPr>
            <w:tcW w:w="1859" w:type="pct"/>
            <w:vAlign w:val="center"/>
          </w:tcPr>
          <w:p w14:paraId="6FA62376" w14:textId="202E96BB"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t>Residence</w:t>
            </w:r>
          </w:p>
        </w:tc>
        <w:tc>
          <w:tcPr>
            <w:tcW w:w="785" w:type="pct"/>
          </w:tcPr>
          <w:p w14:paraId="6E38D7BC" w14:textId="4DAD5895" w:rsidR="00E61716" w:rsidRPr="0062289E" w:rsidRDefault="00E61716" w:rsidP="00E61716">
            <w:pPr>
              <w:jc w:val="center"/>
              <w:rPr>
                <w:rFonts w:ascii="Arial" w:hAnsi="Arial" w:cs="Arial"/>
                <w:color w:val="000000"/>
                <w:szCs w:val="21"/>
              </w:rPr>
            </w:pPr>
          </w:p>
        </w:tc>
        <w:tc>
          <w:tcPr>
            <w:tcW w:w="786" w:type="pct"/>
          </w:tcPr>
          <w:p w14:paraId="15B93059" w14:textId="7FD29BBB" w:rsidR="00E61716" w:rsidRPr="0062289E" w:rsidRDefault="00E61716" w:rsidP="00E61716">
            <w:pPr>
              <w:jc w:val="center"/>
              <w:rPr>
                <w:rFonts w:ascii="Arial" w:hAnsi="Arial" w:cs="Arial"/>
                <w:color w:val="000000"/>
                <w:szCs w:val="21"/>
              </w:rPr>
            </w:pPr>
          </w:p>
        </w:tc>
        <w:tc>
          <w:tcPr>
            <w:tcW w:w="785" w:type="pct"/>
          </w:tcPr>
          <w:p w14:paraId="7C809348" w14:textId="1756B9E9"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96</w:t>
            </w:r>
          </w:p>
        </w:tc>
        <w:tc>
          <w:tcPr>
            <w:tcW w:w="785" w:type="pct"/>
          </w:tcPr>
          <w:p w14:paraId="6B9F1FE6" w14:textId="2666D3C3"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62</w:t>
            </w:r>
          </w:p>
        </w:tc>
      </w:tr>
      <w:tr w:rsidR="00E61716" w:rsidRPr="0062289E" w14:paraId="2A361AB7" w14:textId="77777777" w:rsidTr="00E61716">
        <w:tc>
          <w:tcPr>
            <w:tcW w:w="1859" w:type="pct"/>
            <w:vAlign w:val="center"/>
          </w:tcPr>
          <w:p w14:paraId="1ED69967" w14:textId="36595575"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Within the city</w:t>
            </w:r>
          </w:p>
        </w:tc>
        <w:tc>
          <w:tcPr>
            <w:tcW w:w="785" w:type="pct"/>
          </w:tcPr>
          <w:p w14:paraId="7022A420" w14:textId="2A1D01A2"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32</w:t>
            </w:r>
          </w:p>
        </w:tc>
        <w:tc>
          <w:tcPr>
            <w:tcW w:w="786" w:type="pct"/>
          </w:tcPr>
          <w:p w14:paraId="7BFF50EA" w14:textId="35D46591"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6</w:t>
            </w:r>
          </w:p>
        </w:tc>
        <w:tc>
          <w:tcPr>
            <w:tcW w:w="785" w:type="pct"/>
          </w:tcPr>
          <w:p w14:paraId="0CD0136D" w14:textId="1477AC72" w:rsidR="00E61716" w:rsidRPr="0062289E" w:rsidRDefault="00E61716" w:rsidP="00E61716">
            <w:pPr>
              <w:jc w:val="center"/>
              <w:rPr>
                <w:rFonts w:ascii="Arial" w:hAnsi="Arial" w:cs="Arial"/>
                <w:color w:val="000000"/>
                <w:szCs w:val="21"/>
              </w:rPr>
            </w:pPr>
          </w:p>
        </w:tc>
        <w:tc>
          <w:tcPr>
            <w:tcW w:w="785" w:type="pct"/>
          </w:tcPr>
          <w:p w14:paraId="2585FE29" w14:textId="2379D89C" w:rsidR="00E61716" w:rsidRPr="0062289E" w:rsidRDefault="00E61716" w:rsidP="00E61716">
            <w:pPr>
              <w:jc w:val="center"/>
              <w:rPr>
                <w:rFonts w:ascii="Arial" w:hAnsi="Arial" w:cs="Arial"/>
                <w:color w:val="000000"/>
                <w:szCs w:val="21"/>
              </w:rPr>
            </w:pPr>
          </w:p>
        </w:tc>
      </w:tr>
      <w:tr w:rsidR="00E61716" w:rsidRPr="0062289E" w14:paraId="6A462A2F" w14:textId="77777777" w:rsidTr="00E61716">
        <w:tc>
          <w:tcPr>
            <w:tcW w:w="1859" w:type="pct"/>
            <w:vAlign w:val="center"/>
          </w:tcPr>
          <w:p w14:paraId="271ED63D" w14:textId="1C3034F6"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Outside the city</w:t>
            </w:r>
          </w:p>
        </w:tc>
        <w:tc>
          <w:tcPr>
            <w:tcW w:w="785" w:type="pct"/>
          </w:tcPr>
          <w:p w14:paraId="58431C94" w14:textId="30492A9E"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4</w:t>
            </w:r>
          </w:p>
        </w:tc>
        <w:tc>
          <w:tcPr>
            <w:tcW w:w="786" w:type="pct"/>
          </w:tcPr>
          <w:p w14:paraId="21AC4D02" w14:textId="01F4B90F"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82</w:t>
            </w:r>
          </w:p>
        </w:tc>
        <w:tc>
          <w:tcPr>
            <w:tcW w:w="785" w:type="pct"/>
          </w:tcPr>
          <w:p w14:paraId="6A130723" w14:textId="77777777" w:rsidR="00E61716" w:rsidRPr="0062289E" w:rsidRDefault="00E61716" w:rsidP="00E61716">
            <w:pPr>
              <w:jc w:val="center"/>
              <w:rPr>
                <w:rFonts w:ascii="Arial" w:hAnsi="Arial" w:cs="Arial"/>
                <w:color w:val="000000"/>
                <w:szCs w:val="21"/>
              </w:rPr>
            </w:pPr>
          </w:p>
        </w:tc>
        <w:tc>
          <w:tcPr>
            <w:tcW w:w="785" w:type="pct"/>
          </w:tcPr>
          <w:p w14:paraId="7705B981" w14:textId="77777777" w:rsidR="00E61716" w:rsidRPr="0062289E" w:rsidRDefault="00E61716" w:rsidP="00E61716">
            <w:pPr>
              <w:jc w:val="center"/>
              <w:rPr>
                <w:rFonts w:ascii="Arial" w:hAnsi="Arial" w:cs="Arial"/>
                <w:color w:val="000000"/>
                <w:szCs w:val="21"/>
              </w:rPr>
            </w:pPr>
          </w:p>
        </w:tc>
      </w:tr>
      <w:tr w:rsidR="00E61716" w:rsidRPr="0062289E" w14:paraId="2FBEC253" w14:textId="77777777" w:rsidTr="00E61716">
        <w:tc>
          <w:tcPr>
            <w:tcW w:w="1859" w:type="pct"/>
            <w:vAlign w:val="center"/>
          </w:tcPr>
          <w:p w14:paraId="768AFF67" w14:textId="006C717A"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Outside the province</w:t>
            </w:r>
          </w:p>
        </w:tc>
        <w:tc>
          <w:tcPr>
            <w:tcW w:w="785" w:type="pct"/>
          </w:tcPr>
          <w:p w14:paraId="1DD9E0C9" w14:textId="246C16C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50</w:t>
            </w:r>
          </w:p>
        </w:tc>
        <w:tc>
          <w:tcPr>
            <w:tcW w:w="786" w:type="pct"/>
          </w:tcPr>
          <w:p w14:paraId="4A914AFF" w14:textId="61B23E63"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76</w:t>
            </w:r>
          </w:p>
        </w:tc>
        <w:tc>
          <w:tcPr>
            <w:tcW w:w="785" w:type="pct"/>
          </w:tcPr>
          <w:p w14:paraId="42F6F985" w14:textId="77777777" w:rsidR="00E61716" w:rsidRPr="0062289E" w:rsidRDefault="00E61716" w:rsidP="00E61716">
            <w:pPr>
              <w:jc w:val="center"/>
              <w:rPr>
                <w:rFonts w:ascii="Arial" w:hAnsi="Arial" w:cs="Arial"/>
                <w:color w:val="000000"/>
                <w:szCs w:val="21"/>
              </w:rPr>
            </w:pPr>
          </w:p>
        </w:tc>
        <w:tc>
          <w:tcPr>
            <w:tcW w:w="785" w:type="pct"/>
          </w:tcPr>
          <w:p w14:paraId="17CF37D7" w14:textId="77777777" w:rsidR="00E61716" w:rsidRPr="0062289E" w:rsidRDefault="00E61716" w:rsidP="00E61716">
            <w:pPr>
              <w:jc w:val="center"/>
              <w:rPr>
                <w:rFonts w:ascii="Arial" w:hAnsi="Arial" w:cs="Arial"/>
                <w:color w:val="000000"/>
                <w:szCs w:val="21"/>
              </w:rPr>
            </w:pPr>
          </w:p>
        </w:tc>
      </w:tr>
      <w:tr w:rsidR="00E61716" w:rsidRPr="0062289E" w14:paraId="545D7D82" w14:textId="77777777" w:rsidTr="00E61716">
        <w:tc>
          <w:tcPr>
            <w:tcW w:w="1859" w:type="pct"/>
            <w:vAlign w:val="center"/>
          </w:tcPr>
          <w:p w14:paraId="5B02BB0B" w14:textId="5B49F9F5"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t>Education</w:t>
            </w:r>
          </w:p>
        </w:tc>
        <w:tc>
          <w:tcPr>
            <w:tcW w:w="785" w:type="pct"/>
          </w:tcPr>
          <w:p w14:paraId="14849929" w14:textId="7E74ACC4" w:rsidR="00E61716" w:rsidRPr="0062289E" w:rsidRDefault="00E61716" w:rsidP="00E61716">
            <w:pPr>
              <w:jc w:val="center"/>
              <w:rPr>
                <w:rFonts w:ascii="Arial" w:hAnsi="Arial" w:cs="Arial"/>
                <w:color w:val="000000"/>
                <w:szCs w:val="21"/>
              </w:rPr>
            </w:pPr>
          </w:p>
        </w:tc>
        <w:tc>
          <w:tcPr>
            <w:tcW w:w="786" w:type="pct"/>
          </w:tcPr>
          <w:p w14:paraId="3DF464AE" w14:textId="5A94184A" w:rsidR="00E61716" w:rsidRPr="0062289E" w:rsidRDefault="00E61716" w:rsidP="00E61716">
            <w:pPr>
              <w:jc w:val="center"/>
              <w:rPr>
                <w:rFonts w:ascii="Arial" w:hAnsi="Arial" w:cs="Arial"/>
                <w:color w:val="000000"/>
                <w:szCs w:val="21"/>
              </w:rPr>
            </w:pPr>
          </w:p>
        </w:tc>
        <w:tc>
          <w:tcPr>
            <w:tcW w:w="785" w:type="pct"/>
          </w:tcPr>
          <w:p w14:paraId="63C7362F" w14:textId="6C839C38"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8.77</w:t>
            </w:r>
          </w:p>
        </w:tc>
        <w:tc>
          <w:tcPr>
            <w:tcW w:w="785" w:type="pct"/>
          </w:tcPr>
          <w:p w14:paraId="6C769425" w14:textId="29E7C9CA"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03</w:t>
            </w:r>
          </w:p>
        </w:tc>
      </w:tr>
      <w:tr w:rsidR="00E61716" w:rsidRPr="0062289E" w14:paraId="746DB191" w14:textId="77777777" w:rsidTr="00E61716">
        <w:tc>
          <w:tcPr>
            <w:tcW w:w="1859" w:type="pct"/>
            <w:vAlign w:val="center"/>
          </w:tcPr>
          <w:p w14:paraId="4F613B74" w14:textId="40072564"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Junior high school and below</w:t>
            </w:r>
          </w:p>
        </w:tc>
        <w:tc>
          <w:tcPr>
            <w:tcW w:w="785" w:type="pct"/>
          </w:tcPr>
          <w:p w14:paraId="1282D49C" w14:textId="7E31A0CF"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1</w:t>
            </w:r>
          </w:p>
        </w:tc>
        <w:tc>
          <w:tcPr>
            <w:tcW w:w="786" w:type="pct"/>
          </w:tcPr>
          <w:p w14:paraId="40231C1E" w14:textId="50F31DD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2</w:t>
            </w:r>
          </w:p>
        </w:tc>
        <w:tc>
          <w:tcPr>
            <w:tcW w:w="785" w:type="pct"/>
          </w:tcPr>
          <w:p w14:paraId="1DFA94A0" w14:textId="01DEF13A" w:rsidR="00E61716" w:rsidRPr="0062289E" w:rsidRDefault="00E61716" w:rsidP="00E61716">
            <w:pPr>
              <w:jc w:val="center"/>
              <w:rPr>
                <w:rFonts w:ascii="Arial" w:hAnsi="Arial" w:cs="Arial"/>
                <w:color w:val="000000"/>
                <w:szCs w:val="21"/>
              </w:rPr>
            </w:pPr>
          </w:p>
        </w:tc>
        <w:tc>
          <w:tcPr>
            <w:tcW w:w="785" w:type="pct"/>
          </w:tcPr>
          <w:p w14:paraId="31247CEB" w14:textId="5D14CBE5" w:rsidR="00E61716" w:rsidRPr="0062289E" w:rsidRDefault="00E61716" w:rsidP="00E61716">
            <w:pPr>
              <w:jc w:val="center"/>
              <w:rPr>
                <w:rFonts w:ascii="Arial" w:hAnsi="Arial" w:cs="Arial"/>
                <w:color w:val="000000"/>
                <w:szCs w:val="21"/>
              </w:rPr>
            </w:pPr>
          </w:p>
        </w:tc>
      </w:tr>
      <w:tr w:rsidR="00E61716" w:rsidRPr="0062289E" w14:paraId="5C7ED6EE" w14:textId="77777777" w:rsidTr="00E61716">
        <w:tc>
          <w:tcPr>
            <w:tcW w:w="1859" w:type="pct"/>
            <w:vAlign w:val="center"/>
          </w:tcPr>
          <w:p w14:paraId="22BEE648" w14:textId="6D323628"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High school or junior college</w:t>
            </w:r>
          </w:p>
        </w:tc>
        <w:tc>
          <w:tcPr>
            <w:tcW w:w="785" w:type="pct"/>
          </w:tcPr>
          <w:p w14:paraId="41E90C25" w14:textId="19CC5F4E"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31</w:t>
            </w:r>
          </w:p>
        </w:tc>
        <w:tc>
          <w:tcPr>
            <w:tcW w:w="786" w:type="pct"/>
          </w:tcPr>
          <w:p w14:paraId="2483AF73" w14:textId="5070EE87"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3</w:t>
            </w:r>
          </w:p>
        </w:tc>
        <w:tc>
          <w:tcPr>
            <w:tcW w:w="785" w:type="pct"/>
          </w:tcPr>
          <w:p w14:paraId="6AEE979B" w14:textId="77777777" w:rsidR="00E61716" w:rsidRPr="0062289E" w:rsidRDefault="00E61716" w:rsidP="00E61716">
            <w:pPr>
              <w:jc w:val="center"/>
              <w:rPr>
                <w:rFonts w:ascii="Arial" w:hAnsi="Arial" w:cs="Arial"/>
                <w:color w:val="000000"/>
                <w:szCs w:val="21"/>
              </w:rPr>
            </w:pPr>
          </w:p>
        </w:tc>
        <w:tc>
          <w:tcPr>
            <w:tcW w:w="785" w:type="pct"/>
          </w:tcPr>
          <w:p w14:paraId="5E3B046D" w14:textId="77777777" w:rsidR="00E61716" w:rsidRPr="0062289E" w:rsidRDefault="00E61716" w:rsidP="00E61716">
            <w:pPr>
              <w:jc w:val="center"/>
              <w:rPr>
                <w:rFonts w:ascii="Arial" w:hAnsi="Arial" w:cs="Arial"/>
                <w:color w:val="000000"/>
                <w:szCs w:val="21"/>
              </w:rPr>
            </w:pPr>
          </w:p>
        </w:tc>
      </w:tr>
      <w:tr w:rsidR="00E61716" w:rsidRPr="0062289E" w14:paraId="6E6C10DE" w14:textId="77777777" w:rsidTr="00E61716">
        <w:tc>
          <w:tcPr>
            <w:tcW w:w="1859" w:type="pct"/>
            <w:vAlign w:val="center"/>
          </w:tcPr>
          <w:p w14:paraId="5623B887" w14:textId="3A548BA7"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College or undergraduate</w:t>
            </w:r>
          </w:p>
        </w:tc>
        <w:tc>
          <w:tcPr>
            <w:tcW w:w="785" w:type="pct"/>
          </w:tcPr>
          <w:p w14:paraId="2A2513B8" w14:textId="177B9DEB"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70</w:t>
            </w:r>
          </w:p>
        </w:tc>
        <w:tc>
          <w:tcPr>
            <w:tcW w:w="786" w:type="pct"/>
          </w:tcPr>
          <w:p w14:paraId="6B7253FB" w14:textId="7C65F0EC"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16</w:t>
            </w:r>
          </w:p>
        </w:tc>
        <w:tc>
          <w:tcPr>
            <w:tcW w:w="785" w:type="pct"/>
          </w:tcPr>
          <w:p w14:paraId="1C0CB1BB" w14:textId="77777777" w:rsidR="00E61716" w:rsidRPr="0062289E" w:rsidRDefault="00E61716" w:rsidP="00E61716">
            <w:pPr>
              <w:jc w:val="center"/>
              <w:rPr>
                <w:rFonts w:ascii="Arial" w:hAnsi="Arial" w:cs="Arial"/>
                <w:color w:val="000000"/>
                <w:szCs w:val="21"/>
              </w:rPr>
            </w:pPr>
          </w:p>
        </w:tc>
        <w:tc>
          <w:tcPr>
            <w:tcW w:w="785" w:type="pct"/>
          </w:tcPr>
          <w:p w14:paraId="2E0B1BFD" w14:textId="77777777" w:rsidR="00E61716" w:rsidRPr="0062289E" w:rsidRDefault="00E61716" w:rsidP="00E61716">
            <w:pPr>
              <w:jc w:val="center"/>
              <w:rPr>
                <w:rFonts w:ascii="Arial" w:hAnsi="Arial" w:cs="Arial"/>
                <w:color w:val="000000"/>
                <w:szCs w:val="21"/>
              </w:rPr>
            </w:pPr>
          </w:p>
        </w:tc>
      </w:tr>
      <w:tr w:rsidR="00E61716" w:rsidRPr="0062289E" w14:paraId="042FB353" w14:textId="77777777" w:rsidTr="00E61716">
        <w:tc>
          <w:tcPr>
            <w:tcW w:w="1859" w:type="pct"/>
            <w:vAlign w:val="center"/>
          </w:tcPr>
          <w:p w14:paraId="04C63AD5" w14:textId="587E4787"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Master or doctor</w:t>
            </w:r>
          </w:p>
        </w:tc>
        <w:tc>
          <w:tcPr>
            <w:tcW w:w="785" w:type="pct"/>
          </w:tcPr>
          <w:p w14:paraId="757DF38F" w14:textId="6DD8828C"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w:t>
            </w:r>
          </w:p>
        </w:tc>
        <w:tc>
          <w:tcPr>
            <w:tcW w:w="786" w:type="pct"/>
          </w:tcPr>
          <w:p w14:paraId="7BF5AF27" w14:textId="26151598"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3</w:t>
            </w:r>
          </w:p>
        </w:tc>
        <w:tc>
          <w:tcPr>
            <w:tcW w:w="785" w:type="pct"/>
          </w:tcPr>
          <w:p w14:paraId="1B4D7543" w14:textId="18196042" w:rsidR="00E61716" w:rsidRPr="0062289E" w:rsidRDefault="00E61716" w:rsidP="00E61716">
            <w:pPr>
              <w:jc w:val="center"/>
              <w:rPr>
                <w:rFonts w:ascii="Arial" w:hAnsi="Arial" w:cs="Arial"/>
                <w:color w:val="000000"/>
                <w:szCs w:val="21"/>
              </w:rPr>
            </w:pPr>
          </w:p>
        </w:tc>
        <w:tc>
          <w:tcPr>
            <w:tcW w:w="785" w:type="pct"/>
          </w:tcPr>
          <w:p w14:paraId="05985C31" w14:textId="23F8BA8C" w:rsidR="00E61716" w:rsidRPr="0062289E" w:rsidRDefault="00E61716" w:rsidP="00E61716">
            <w:pPr>
              <w:jc w:val="center"/>
              <w:rPr>
                <w:rFonts w:ascii="Arial" w:hAnsi="Arial" w:cs="Arial"/>
                <w:color w:val="000000"/>
                <w:szCs w:val="21"/>
              </w:rPr>
            </w:pPr>
          </w:p>
        </w:tc>
      </w:tr>
      <w:tr w:rsidR="00E61716" w:rsidRPr="0062289E" w14:paraId="069DB427" w14:textId="77777777" w:rsidTr="00E61716">
        <w:tc>
          <w:tcPr>
            <w:tcW w:w="1859" w:type="pct"/>
            <w:vAlign w:val="center"/>
          </w:tcPr>
          <w:p w14:paraId="6F7F511C" w14:textId="7F8AF947"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t>Work</w:t>
            </w:r>
          </w:p>
        </w:tc>
        <w:tc>
          <w:tcPr>
            <w:tcW w:w="785" w:type="pct"/>
          </w:tcPr>
          <w:p w14:paraId="73CF76F8" w14:textId="3917109F" w:rsidR="00E61716" w:rsidRPr="0062289E" w:rsidRDefault="00E61716" w:rsidP="00E61716">
            <w:pPr>
              <w:jc w:val="center"/>
              <w:rPr>
                <w:rFonts w:ascii="Arial" w:hAnsi="Arial" w:cs="Arial"/>
                <w:color w:val="000000"/>
                <w:szCs w:val="21"/>
              </w:rPr>
            </w:pPr>
          </w:p>
        </w:tc>
        <w:tc>
          <w:tcPr>
            <w:tcW w:w="786" w:type="pct"/>
          </w:tcPr>
          <w:p w14:paraId="79140BD1" w14:textId="3406A1E0" w:rsidR="00E61716" w:rsidRPr="0062289E" w:rsidRDefault="00E61716" w:rsidP="00E61716">
            <w:pPr>
              <w:jc w:val="center"/>
              <w:rPr>
                <w:rFonts w:ascii="Arial" w:hAnsi="Arial" w:cs="Arial"/>
                <w:color w:val="000000"/>
                <w:szCs w:val="21"/>
              </w:rPr>
            </w:pPr>
          </w:p>
        </w:tc>
        <w:tc>
          <w:tcPr>
            <w:tcW w:w="785" w:type="pct"/>
          </w:tcPr>
          <w:p w14:paraId="11164E49" w14:textId="646585A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6.70</w:t>
            </w:r>
          </w:p>
        </w:tc>
        <w:tc>
          <w:tcPr>
            <w:tcW w:w="785" w:type="pct"/>
          </w:tcPr>
          <w:p w14:paraId="1FC5F5A7" w14:textId="504DAE54"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83</w:t>
            </w:r>
          </w:p>
        </w:tc>
      </w:tr>
      <w:tr w:rsidR="00E61716" w:rsidRPr="0062289E" w14:paraId="475BA421" w14:textId="77777777" w:rsidTr="00E61716">
        <w:tc>
          <w:tcPr>
            <w:tcW w:w="1859" w:type="pct"/>
          </w:tcPr>
          <w:p w14:paraId="76241B6D" w14:textId="118A26EF"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Work less than 40 hours</w:t>
            </w:r>
          </w:p>
        </w:tc>
        <w:tc>
          <w:tcPr>
            <w:tcW w:w="785" w:type="pct"/>
          </w:tcPr>
          <w:p w14:paraId="5F7A35A1" w14:textId="79F4CD2E"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7</w:t>
            </w:r>
          </w:p>
        </w:tc>
        <w:tc>
          <w:tcPr>
            <w:tcW w:w="786" w:type="pct"/>
          </w:tcPr>
          <w:p w14:paraId="6E68413E" w14:textId="3F705512"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61</w:t>
            </w:r>
          </w:p>
        </w:tc>
        <w:tc>
          <w:tcPr>
            <w:tcW w:w="785" w:type="pct"/>
          </w:tcPr>
          <w:p w14:paraId="309BECF9" w14:textId="77777777" w:rsidR="00E61716" w:rsidRPr="0062289E" w:rsidRDefault="00E61716" w:rsidP="00E61716">
            <w:pPr>
              <w:jc w:val="center"/>
              <w:rPr>
                <w:rFonts w:ascii="Arial" w:hAnsi="Arial" w:cs="Arial"/>
                <w:color w:val="000000"/>
                <w:szCs w:val="21"/>
              </w:rPr>
            </w:pPr>
          </w:p>
        </w:tc>
        <w:tc>
          <w:tcPr>
            <w:tcW w:w="785" w:type="pct"/>
          </w:tcPr>
          <w:p w14:paraId="68DED343" w14:textId="77777777" w:rsidR="00E61716" w:rsidRPr="0062289E" w:rsidRDefault="00E61716" w:rsidP="00E61716">
            <w:pPr>
              <w:jc w:val="center"/>
              <w:rPr>
                <w:rFonts w:ascii="Arial" w:hAnsi="Arial" w:cs="Arial"/>
                <w:color w:val="000000"/>
                <w:szCs w:val="21"/>
              </w:rPr>
            </w:pPr>
          </w:p>
        </w:tc>
      </w:tr>
      <w:tr w:rsidR="00E61716" w:rsidRPr="0062289E" w14:paraId="0CC9B993" w14:textId="77777777" w:rsidTr="00E61716">
        <w:tc>
          <w:tcPr>
            <w:tcW w:w="1859" w:type="pct"/>
          </w:tcPr>
          <w:p w14:paraId="21B46A52" w14:textId="7C046853"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Work more than 40 hours</w:t>
            </w:r>
          </w:p>
        </w:tc>
        <w:tc>
          <w:tcPr>
            <w:tcW w:w="785" w:type="pct"/>
          </w:tcPr>
          <w:p w14:paraId="68E13705" w14:textId="537C7B04"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32</w:t>
            </w:r>
          </w:p>
        </w:tc>
        <w:tc>
          <w:tcPr>
            <w:tcW w:w="786" w:type="pct"/>
          </w:tcPr>
          <w:p w14:paraId="23089721" w14:textId="69881C5F"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79</w:t>
            </w:r>
          </w:p>
        </w:tc>
        <w:tc>
          <w:tcPr>
            <w:tcW w:w="785" w:type="pct"/>
          </w:tcPr>
          <w:p w14:paraId="1B9A9E70" w14:textId="77777777" w:rsidR="00E61716" w:rsidRPr="0062289E" w:rsidRDefault="00E61716" w:rsidP="00E61716">
            <w:pPr>
              <w:jc w:val="center"/>
              <w:rPr>
                <w:rFonts w:ascii="Arial" w:hAnsi="Arial" w:cs="Arial"/>
                <w:color w:val="000000"/>
                <w:szCs w:val="21"/>
              </w:rPr>
            </w:pPr>
          </w:p>
        </w:tc>
        <w:tc>
          <w:tcPr>
            <w:tcW w:w="785" w:type="pct"/>
          </w:tcPr>
          <w:p w14:paraId="15BCF32D" w14:textId="77777777" w:rsidR="00E61716" w:rsidRPr="0062289E" w:rsidRDefault="00E61716" w:rsidP="00E61716">
            <w:pPr>
              <w:jc w:val="center"/>
              <w:rPr>
                <w:rFonts w:ascii="Arial" w:hAnsi="Arial" w:cs="Arial"/>
                <w:color w:val="000000"/>
                <w:szCs w:val="21"/>
              </w:rPr>
            </w:pPr>
          </w:p>
        </w:tc>
      </w:tr>
      <w:tr w:rsidR="00E61716" w:rsidRPr="0062289E" w14:paraId="49A234F2" w14:textId="77777777" w:rsidTr="00E61716">
        <w:tc>
          <w:tcPr>
            <w:tcW w:w="1859" w:type="pct"/>
          </w:tcPr>
          <w:p w14:paraId="31E10708" w14:textId="50233F9F"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No work</w:t>
            </w:r>
          </w:p>
        </w:tc>
        <w:tc>
          <w:tcPr>
            <w:tcW w:w="785" w:type="pct"/>
          </w:tcPr>
          <w:p w14:paraId="0966D1C1" w14:textId="25B55323"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7</w:t>
            </w:r>
          </w:p>
        </w:tc>
        <w:tc>
          <w:tcPr>
            <w:tcW w:w="786" w:type="pct"/>
          </w:tcPr>
          <w:p w14:paraId="488981A6" w14:textId="38432B66"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63</w:t>
            </w:r>
          </w:p>
        </w:tc>
        <w:tc>
          <w:tcPr>
            <w:tcW w:w="785" w:type="pct"/>
          </w:tcPr>
          <w:p w14:paraId="5E3FA168" w14:textId="77777777" w:rsidR="00E61716" w:rsidRPr="0062289E" w:rsidRDefault="00E61716" w:rsidP="00E61716">
            <w:pPr>
              <w:jc w:val="center"/>
              <w:rPr>
                <w:rFonts w:ascii="Arial" w:hAnsi="Arial" w:cs="Arial"/>
                <w:color w:val="000000"/>
                <w:szCs w:val="21"/>
              </w:rPr>
            </w:pPr>
          </w:p>
        </w:tc>
        <w:tc>
          <w:tcPr>
            <w:tcW w:w="785" w:type="pct"/>
          </w:tcPr>
          <w:p w14:paraId="4A200665" w14:textId="77777777" w:rsidR="00E61716" w:rsidRPr="0062289E" w:rsidRDefault="00E61716" w:rsidP="00E61716">
            <w:pPr>
              <w:jc w:val="center"/>
              <w:rPr>
                <w:rFonts w:ascii="Arial" w:hAnsi="Arial" w:cs="Arial"/>
                <w:color w:val="000000"/>
                <w:szCs w:val="21"/>
              </w:rPr>
            </w:pPr>
          </w:p>
        </w:tc>
      </w:tr>
      <w:tr w:rsidR="00E61716" w:rsidRPr="0062289E" w14:paraId="2BCD2504" w14:textId="77777777" w:rsidTr="00E61716">
        <w:tc>
          <w:tcPr>
            <w:tcW w:w="1859" w:type="pct"/>
            <w:vAlign w:val="center"/>
          </w:tcPr>
          <w:p w14:paraId="6ED60319" w14:textId="734CA02F"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t>Average monthly household income</w:t>
            </w:r>
          </w:p>
        </w:tc>
        <w:tc>
          <w:tcPr>
            <w:tcW w:w="785" w:type="pct"/>
          </w:tcPr>
          <w:p w14:paraId="3019DC71" w14:textId="2A7B918C" w:rsidR="00E61716" w:rsidRPr="0062289E" w:rsidRDefault="00E61716" w:rsidP="00E61716">
            <w:pPr>
              <w:jc w:val="center"/>
              <w:rPr>
                <w:rFonts w:ascii="Arial" w:hAnsi="Arial" w:cs="Arial"/>
                <w:color w:val="000000"/>
                <w:szCs w:val="21"/>
              </w:rPr>
            </w:pPr>
          </w:p>
        </w:tc>
        <w:tc>
          <w:tcPr>
            <w:tcW w:w="786" w:type="pct"/>
          </w:tcPr>
          <w:p w14:paraId="6B2AB004" w14:textId="612A2FE0" w:rsidR="00E61716" w:rsidRPr="0062289E" w:rsidRDefault="00E61716" w:rsidP="00E61716">
            <w:pPr>
              <w:jc w:val="center"/>
              <w:rPr>
                <w:rFonts w:ascii="Arial" w:hAnsi="Arial" w:cs="Arial"/>
                <w:color w:val="000000"/>
                <w:szCs w:val="21"/>
              </w:rPr>
            </w:pPr>
          </w:p>
        </w:tc>
        <w:tc>
          <w:tcPr>
            <w:tcW w:w="785" w:type="pct"/>
          </w:tcPr>
          <w:p w14:paraId="5FAF88E8" w14:textId="3E762CC1"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79</w:t>
            </w:r>
          </w:p>
        </w:tc>
        <w:tc>
          <w:tcPr>
            <w:tcW w:w="785" w:type="pct"/>
          </w:tcPr>
          <w:p w14:paraId="6C240512" w14:textId="425350FB"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67</w:t>
            </w:r>
          </w:p>
        </w:tc>
      </w:tr>
      <w:tr w:rsidR="00E61716" w:rsidRPr="0062289E" w14:paraId="6FD0FA7B" w14:textId="77777777" w:rsidTr="00E61716">
        <w:tc>
          <w:tcPr>
            <w:tcW w:w="1859" w:type="pct"/>
          </w:tcPr>
          <w:p w14:paraId="7AE973BE" w14:textId="5DAA1AB7"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Less than ¥5000</w:t>
            </w:r>
          </w:p>
        </w:tc>
        <w:tc>
          <w:tcPr>
            <w:tcW w:w="785" w:type="pct"/>
          </w:tcPr>
          <w:p w14:paraId="46C7FFFE" w14:textId="2F035ABB"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0</w:t>
            </w:r>
          </w:p>
        </w:tc>
        <w:tc>
          <w:tcPr>
            <w:tcW w:w="786" w:type="pct"/>
          </w:tcPr>
          <w:p w14:paraId="01B47AC2" w14:textId="795A2442"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0</w:t>
            </w:r>
          </w:p>
        </w:tc>
        <w:tc>
          <w:tcPr>
            <w:tcW w:w="785" w:type="pct"/>
          </w:tcPr>
          <w:p w14:paraId="03D622E5" w14:textId="77777777" w:rsidR="00E61716" w:rsidRPr="0062289E" w:rsidRDefault="00E61716" w:rsidP="00E61716">
            <w:pPr>
              <w:jc w:val="center"/>
              <w:rPr>
                <w:rFonts w:ascii="Arial" w:hAnsi="Arial" w:cs="Arial"/>
                <w:color w:val="000000"/>
                <w:szCs w:val="21"/>
              </w:rPr>
            </w:pPr>
          </w:p>
        </w:tc>
        <w:tc>
          <w:tcPr>
            <w:tcW w:w="785" w:type="pct"/>
          </w:tcPr>
          <w:p w14:paraId="49056A6F" w14:textId="77777777" w:rsidR="00E61716" w:rsidRPr="0062289E" w:rsidRDefault="00E61716" w:rsidP="00E61716">
            <w:pPr>
              <w:jc w:val="center"/>
              <w:rPr>
                <w:rFonts w:ascii="Arial" w:hAnsi="Arial" w:cs="Arial"/>
                <w:color w:val="000000"/>
                <w:szCs w:val="21"/>
              </w:rPr>
            </w:pPr>
          </w:p>
        </w:tc>
      </w:tr>
      <w:tr w:rsidR="00E61716" w:rsidRPr="0062289E" w14:paraId="566068DA" w14:textId="77777777" w:rsidTr="00E61716">
        <w:tc>
          <w:tcPr>
            <w:tcW w:w="1859" w:type="pct"/>
          </w:tcPr>
          <w:p w14:paraId="3F262D41" w14:textId="61CFD132"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 xml:space="preserve">Between </w:t>
            </w:r>
            <w:bookmarkStart w:id="2" w:name="_Hlk170241146"/>
            <w:r w:rsidRPr="0062289E">
              <w:rPr>
                <w:rFonts w:ascii="Arial" w:eastAsia="SimSun" w:hAnsi="Arial" w:cs="Arial"/>
                <w:color w:val="000000"/>
                <w:szCs w:val="21"/>
              </w:rPr>
              <w:t>¥5000 and ¥</w:t>
            </w:r>
            <w:bookmarkEnd w:id="2"/>
            <w:r w:rsidRPr="0062289E">
              <w:rPr>
                <w:rFonts w:ascii="Arial" w:eastAsia="SimSun" w:hAnsi="Arial" w:cs="Arial"/>
                <w:color w:val="000000"/>
                <w:szCs w:val="21"/>
              </w:rPr>
              <w:t>15000</w:t>
            </w:r>
          </w:p>
        </w:tc>
        <w:tc>
          <w:tcPr>
            <w:tcW w:w="785" w:type="pct"/>
          </w:tcPr>
          <w:p w14:paraId="251496A0" w14:textId="0F2C18E7"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71</w:t>
            </w:r>
          </w:p>
        </w:tc>
        <w:tc>
          <w:tcPr>
            <w:tcW w:w="786" w:type="pct"/>
          </w:tcPr>
          <w:p w14:paraId="21E32CCD" w14:textId="29C41A7B"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22</w:t>
            </w:r>
          </w:p>
        </w:tc>
        <w:tc>
          <w:tcPr>
            <w:tcW w:w="785" w:type="pct"/>
          </w:tcPr>
          <w:p w14:paraId="233A828D" w14:textId="19EBB378" w:rsidR="00E61716" w:rsidRPr="0062289E" w:rsidRDefault="00E61716" w:rsidP="00E61716">
            <w:pPr>
              <w:jc w:val="center"/>
              <w:rPr>
                <w:rFonts w:ascii="Arial" w:hAnsi="Arial" w:cs="Arial"/>
                <w:color w:val="000000"/>
                <w:szCs w:val="21"/>
              </w:rPr>
            </w:pPr>
          </w:p>
        </w:tc>
        <w:tc>
          <w:tcPr>
            <w:tcW w:w="785" w:type="pct"/>
          </w:tcPr>
          <w:p w14:paraId="16AF190B" w14:textId="19D19FC9" w:rsidR="00E61716" w:rsidRPr="0062289E" w:rsidRDefault="00E61716" w:rsidP="00E61716">
            <w:pPr>
              <w:jc w:val="center"/>
              <w:rPr>
                <w:rFonts w:ascii="Arial" w:hAnsi="Arial" w:cs="Arial"/>
                <w:color w:val="000000"/>
                <w:szCs w:val="21"/>
              </w:rPr>
            </w:pPr>
          </w:p>
        </w:tc>
      </w:tr>
      <w:tr w:rsidR="00E61716" w:rsidRPr="0062289E" w14:paraId="51D8EB19" w14:textId="77777777" w:rsidTr="00E61716">
        <w:tc>
          <w:tcPr>
            <w:tcW w:w="1859" w:type="pct"/>
          </w:tcPr>
          <w:p w14:paraId="4BA35354" w14:textId="7C994885"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More than ¥20000</w:t>
            </w:r>
          </w:p>
        </w:tc>
        <w:tc>
          <w:tcPr>
            <w:tcW w:w="785" w:type="pct"/>
          </w:tcPr>
          <w:p w14:paraId="1EBD6CC2" w14:textId="43E7256C"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5</w:t>
            </w:r>
          </w:p>
        </w:tc>
        <w:tc>
          <w:tcPr>
            <w:tcW w:w="786" w:type="pct"/>
          </w:tcPr>
          <w:p w14:paraId="640215CE" w14:textId="0DC0CD40"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52</w:t>
            </w:r>
          </w:p>
        </w:tc>
        <w:tc>
          <w:tcPr>
            <w:tcW w:w="785" w:type="pct"/>
          </w:tcPr>
          <w:p w14:paraId="3F0B7D0B" w14:textId="77777777" w:rsidR="00E61716" w:rsidRPr="0062289E" w:rsidRDefault="00E61716" w:rsidP="00E61716">
            <w:pPr>
              <w:jc w:val="center"/>
              <w:rPr>
                <w:rFonts w:ascii="Arial" w:hAnsi="Arial" w:cs="Arial"/>
                <w:color w:val="000000"/>
                <w:szCs w:val="21"/>
              </w:rPr>
            </w:pPr>
          </w:p>
        </w:tc>
        <w:tc>
          <w:tcPr>
            <w:tcW w:w="785" w:type="pct"/>
          </w:tcPr>
          <w:p w14:paraId="36C8D67B" w14:textId="77777777" w:rsidR="00E61716" w:rsidRPr="0062289E" w:rsidRDefault="00E61716" w:rsidP="00E61716">
            <w:pPr>
              <w:jc w:val="center"/>
              <w:rPr>
                <w:rFonts w:ascii="Arial" w:hAnsi="Arial" w:cs="Arial"/>
                <w:color w:val="000000"/>
                <w:szCs w:val="21"/>
              </w:rPr>
            </w:pPr>
          </w:p>
        </w:tc>
      </w:tr>
      <w:tr w:rsidR="00E61716" w:rsidRPr="0062289E" w14:paraId="70D86C86" w14:textId="77777777" w:rsidTr="00E61716">
        <w:tc>
          <w:tcPr>
            <w:tcW w:w="1859" w:type="pct"/>
            <w:vAlign w:val="center"/>
          </w:tcPr>
          <w:p w14:paraId="09C003B0" w14:textId="1F8022F6"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t>Pregnancy preparation time</w:t>
            </w:r>
          </w:p>
        </w:tc>
        <w:tc>
          <w:tcPr>
            <w:tcW w:w="785" w:type="pct"/>
          </w:tcPr>
          <w:p w14:paraId="6DDA6201" w14:textId="7EC56AF4" w:rsidR="00E61716" w:rsidRPr="0062289E" w:rsidRDefault="00E61716" w:rsidP="00E61716">
            <w:pPr>
              <w:jc w:val="center"/>
              <w:rPr>
                <w:rFonts w:ascii="Arial" w:hAnsi="Arial" w:cs="Arial"/>
                <w:color w:val="000000"/>
                <w:szCs w:val="21"/>
              </w:rPr>
            </w:pPr>
          </w:p>
        </w:tc>
        <w:tc>
          <w:tcPr>
            <w:tcW w:w="786" w:type="pct"/>
          </w:tcPr>
          <w:p w14:paraId="6DEEA30B" w14:textId="2C16B909" w:rsidR="00E61716" w:rsidRPr="0062289E" w:rsidRDefault="00E61716" w:rsidP="00E61716">
            <w:pPr>
              <w:jc w:val="center"/>
              <w:rPr>
                <w:rFonts w:ascii="Arial" w:hAnsi="Arial" w:cs="Arial"/>
                <w:color w:val="000000"/>
                <w:szCs w:val="21"/>
              </w:rPr>
            </w:pPr>
          </w:p>
        </w:tc>
        <w:tc>
          <w:tcPr>
            <w:tcW w:w="785" w:type="pct"/>
          </w:tcPr>
          <w:p w14:paraId="76F1BF60" w14:textId="6BA5FC76"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82</w:t>
            </w:r>
          </w:p>
        </w:tc>
        <w:tc>
          <w:tcPr>
            <w:tcW w:w="785" w:type="pct"/>
          </w:tcPr>
          <w:p w14:paraId="3347B2BF" w14:textId="49A2E7AA"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84</w:t>
            </w:r>
          </w:p>
        </w:tc>
      </w:tr>
      <w:tr w:rsidR="00E61716" w:rsidRPr="0062289E" w14:paraId="43B34C16" w14:textId="77777777" w:rsidTr="00E61716">
        <w:tc>
          <w:tcPr>
            <w:tcW w:w="1859" w:type="pct"/>
          </w:tcPr>
          <w:p w14:paraId="2063FEA9" w14:textId="11C9E899"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Less than 2 years</w:t>
            </w:r>
          </w:p>
        </w:tc>
        <w:tc>
          <w:tcPr>
            <w:tcW w:w="785" w:type="pct"/>
          </w:tcPr>
          <w:p w14:paraId="60525407" w14:textId="2A4B35E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53</w:t>
            </w:r>
          </w:p>
        </w:tc>
        <w:tc>
          <w:tcPr>
            <w:tcW w:w="786" w:type="pct"/>
          </w:tcPr>
          <w:p w14:paraId="516E6F07" w14:textId="225F581A"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77</w:t>
            </w:r>
          </w:p>
        </w:tc>
        <w:tc>
          <w:tcPr>
            <w:tcW w:w="785" w:type="pct"/>
          </w:tcPr>
          <w:p w14:paraId="14A63B42" w14:textId="77777777" w:rsidR="00E61716" w:rsidRPr="0062289E" w:rsidRDefault="00E61716" w:rsidP="00E61716">
            <w:pPr>
              <w:jc w:val="center"/>
              <w:rPr>
                <w:rFonts w:ascii="Arial" w:hAnsi="Arial" w:cs="Arial"/>
                <w:color w:val="000000"/>
                <w:szCs w:val="21"/>
              </w:rPr>
            </w:pPr>
          </w:p>
        </w:tc>
        <w:tc>
          <w:tcPr>
            <w:tcW w:w="785" w:type="pct"/>
          </w:tcPr>
          <w:p w14:paraId="483C130A" w14:textId="77777777" w:rsidR="00E61716" w:rsidRPr="0062289E" w:rsidRDefault="00E61716" w:rsidP="00E61716">
            <w:pPr>
              <w:jc w:val="center"/>
              <w:rPr>
                <w:rFonts w:ascii="Arial" w:hAnsi="Arial" w:cs="Arial"/>
                <w:color w:val="000000"/>
                <w:szCs w:val="21"/>
              </w:rPr>
            </w:pPr>
          </w:p>
        </w:tc>
      </w:tr>
      <w:tr w:rsidR="00E61716" w:rsidRPr="0062289E" w14:paraId="4BF9F9B6" w14:textId="77777777" w:rsidTr="00E61716">
        <w:tc>
          <w:tcPr>
            <w:tcW w:w="1859" w:type="pct"/>
          </w:tcPr>
          <w:p w14:paraId="507ABF95" w14:textId="09ECF606"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Between 3 and 5 years</w:t>
            </w:r>
          </w:p>
        </w:tc>
        <w:tc>
          <w:tcPr>
            <w:tcW w:w="785" w:type="pct"/>
          </w:tcPr>
          <w:p w14:paraId="01FB9565" w14:textId="3EC3A2FB"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55</w:t>
            </w:r>
          </w:p>
        </w:tc>
        <w:tc>
          <w:tcPr>
            <w:tcW w:w="786" w:type="pct"/>
          </w:tcPr>
          <w:p w14:paraId="2B9F06AE" w14:textId="7250403C"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93</w:t>
            </w:r>
          </w:p>
        </w:tc>
        <w:tc>
          <w:tcPr>
            <w:tcW w:w="785" w:type="pct"/>
          </w:tcPr>
          <w:p w14:paraId="0ED00387" w14:textId="77777777" w:rsidR="00E61716" w:rsidRPr="0062289E" w:rsidRDefault="00E61716" w:rsidP="00E61716">
            <w:pPr>
              <w:jc w:val="center"/>
              <w:rPr>
                <w:rFonts w:ascii="Arial" w:hAnsi="Arial" w:cs="Arial"/>
                <w:color w:val="000000"/>
                <w:szCs w:val="21"/>
              </w:rPr>
            </w:pPr>
          </w:p>
        </w:tc>
        <w:tc>
          <w:tcPr>
            <w:tcW w:w="785" w:type="pct"/>
          </w:tcPr>
          <w:p w14:paraId="5D241301" w14:textId="77777777" w:rsidR="00E61716" w:rsidRPr="0062289E" w:rsidRDefault="00E61716" w:rsidP="00E61716">
            <w:pPr>
              <w:jc w:val="center"/>
              <w:rPr>
                <w:rFonts w:ascii="Arial" w:hAnsi="Arial" w:cs="Arial"/>
                <w:color w:val="000000"/>
                <w:szCs w:val="21"/>
              </w:rPr>
            </w:pPr>
          </w:p>
        </w:tc>
      </w:tr>
      <w:tr w:rsidR="00E61716" w:rsidRPr="0062289E" w14:paraId="0DEBE8A1" w14:textId="77777777" w:rsidTr="00E61716">
        <w:tc>
          <w:tcPr>
            <w:tcW w:w="1859" w:type="pct"/>
          </w:tcPr>
          <w:p w14:paraId="4FED879E" w14:textId="62A6FFBF"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Between 6 and 9 years</w:t>
            </w:r>
          </w:p>
        </w:tc>
        <w:tc>
          <w:tcPr>
            <w:tcW w:w="785" w:type="pct"/>
          </w:tcPr>
          <w:p w14:paraId="3D2CC1B3" w14:textId="0BBD41D3"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4</w:t>
            </w:r>
          </w:p>
        </w:tc>
        <w:tc>
          <w:tcPr>
            <w:tcW w:w="786" w:type="pct"/>
          </w:tcPr>
          <w:p w14:paraId="790FC84A" w14:textId="7692F139"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5</w:t>
            </w:r>
          </w:p>
        </w:tc>
        <w:tc>
          <w:tcPr>
            <w:tcW w:w="785" w:type="pct"/>
          </w:tcPr>
          <w:p w14:paraId="6D83BE09" w14:textId="77777777" w:rsidR="00E61716" w:rsidRPr="0062289E" w:rsidRDefault="00E61716" w:rsidP="00E61716">
            <w:pPr>
              <w:jc w:val="center"/>
              <w:rPr>
                <w:rFonts w:ascii="Arial" w:hAnsi="Arial" w:cs="Arial"/>
                <w:color w:val="000000"/>
                <w:szCs w:val="21"/>
              </w:rPr>
            </w:pPr>
          </w:p>
        </w:tc>
        <w:tc>
          <w:tcPr>
            <w:tcW w:w="785" w:type="pct"/>
          </w:tcPr>
          <w:p w14:paraId="721E428C" w14:textId="77777777" w:rsidR="00E61716" w:rsidRPr="0062289E" w:rsidRDefault="00E61716" w:rsidP="00E61716">
            <w:pPr>
              <w:jc w:val="center"/>
              <w:rPr>
                <w:rFonts w:ascii="Arial" w:hAnsi="Arial" w:cs="Arial"/>
                <w:color w:val="000000"/>
                <w:szCs w:val="21"/>
              </w:rPr>
            </w:pPr>
          </w:p>
        </w:tc>
      </w:tr>
      <w:tr w:rsidR="00E61716" w:rsidRPr="0062289E" w14:paraId="1262AA6C" w14:textId="77777777" w:rsidTr="00E61716">
        <w:tc>
          <w:tcPr>
            <w:tcW w:w="1859" w:type="pct"/>
          </w:tcPr>
          <w:p w14:paraId="2E480E07" w14:textId="3BAE2BBD" w:rsidR="00E61716" w:rsidRPr="0062289E" w:rsidRDefault="00E61716" w:rsidP="00E61716">
            <w:pPr>
              <w:jc w:val="center"/>
              <w:rPr>
                <w:rFonts w:ascii="Arial" w:hAnsi="Arial" w:cs="Arial"/>
                <w:color w:val="000000"/>
                <w:szCs w:val="21"/>
              </w:rPr>
            </w:pPr>
            <w:r w:rsidRPr="0062289E">
              <w:rPr>
                <w:rFonts w:ascii="Arial" w:eastAsia="SimSun" w:hAnsi="Arial" w:cs="Arial"/>
                <w:color w:val="000000"/>
                <w:szCs w:val="21"/>
              </w:rPr>
              <w:t>More than 10 years</w:t>
            </w:r>
          </w:p>
        </w:tc>
        <w:tc>
          <w:tcPr>
            <w:tcW w:w="785" w:type="pct"/>
          </w:tcPr>
          <w:p w14:paraId="7A37ED24" w14:textId="7E3D1309"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w:t>
            </w:r>
          </w:p>
        </w:tc>
        <w:tc>
          <w:tcPr>
            <w:tcW w:w="786" w:type="pct"/>
          </w:tcPr>
          <w:p w14:paraId="4E9179B6" w14:textId="08103FE0"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9</w:t>
            </w:r>
          </w:p>
        </w:tc>
        <w:tc>
          <w:tcPr>
            <w:tcW w:w="785" w:type="pct"/>
          </w:tcPr>
          <w:p w14:paraId="3DF709DE" w14:textId="2EBC757B" w:rsidR="00E61716" w:rsidRPr="0062289E" w:rsidRDefault="00E61716" w:rsidP="00E61716">
            <w:pPr>
              <w:jc w:val="center"/>
              <w:rPr>
                <w:rFonts w:ascii="Arial" w:hAnsi="Arial" w:cs="Arial"/>
                <w:color w:val="000000"/>
                <w:szCs w:val="21"/>
              </w:rPr>
            </w:pPr>
          </w:p>
        </w:tc>
        <w:tc>
          <w:tcPr>
            <w:tcW w:w="785" w:type="pct"/>
          </w:tcPr>
          <w:p w14:paraId="49425FD1" w14:textId="623BE491" w:rsidR="00E61716" w:rsidRPr="0062289E" w:rsidRDefault="00E61716" w:rsidP="00E61716">
            <w:pPr>
              <w:jc w:val="center"/>
              <w:rPr>
                <w:rFonts w:ascii="Arial" w:hAnsi="Arial" w:cs="Arial"/>
                <w:color w:val="000000"/>
                <w:szCs w:val="21"/>
              </w:rPr>
            </w:pPr>
          </w:p>
        </w:tc>
      </w:tr>
      <w:tr w:rsidR="00E61716" w:rsidRPr="0062289E" w14:paraId="01340143" w14:textId="77777777" w:rsidTr="00E61716">
        <w:tc>
          <w:tcPr>
            <w:tcW w:w="1859" w:type="pct"/>
            <w:vAlign w:val="center"/>
          </w:tcPr>
          <w:p w14:paraId="6E30AE60" w14:textId="23D0B3F9"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t>Received treatment in the past</w:t>
            </w:r>
          </w:p>
        </w:tc>
        <w:tc>
          <w:tcPr>
            <w:tcW w:w="785" w:type="pct"/>
          </w:tcPr>
          <w:p w14:paraId="46E599BE" w14:textId="795CDE05" w:rsidR="00E61716" w:rsidRPr="0062289E" w:rsidRDefault="00E61716" w:rsidP="00E61716">
            <w:pPr>
              <w:jc w:val="center"/>
              <w:rPr>
                <w:rFonts w:ascii="Arial" w:hAnsi="Arial" w:cs="Arial"/>
                <w:color w:val="000000"/>
                <w:szCs w:val="21"/>
              </w:rPr>
            </w:pPr>
          </w:p>
        </w:tc>
        <w:tc>
          <w:tcPr>
            <w:tcW w:w="786" w:type="pct"/>
          </w:tcPr>
          <w:p w14:paraId="7147ED2E" w14:textId="00E09943" w:rsidR="00E61716" w:rsidRPr="0062289E" w:rsidRDefault="00E61716" w:rsidP="00E61716">
            <w:pPr>
              <w:jc w:val="center"/>
              <w:rPr>
                <w:rFonts w:ascii="Arial" w:hAnsi="Arial" w:cs="Arial"/>
                <w:color w:val="000000"/>
                <w:szCs w:val="21"/>
              </w:rPr>
            </w:pPr>
          </w:p>
        </w:tc>
        <w:tc>
          <w:tcPr>
            <w:tcW w:w="785" w:type="pct"/>
          </w:tcPr>
          <w:p w14:paraId="6F62F1C6" w14:textId="6F62495C"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62</w:t>
            </w:r>
          </w:p>
        </w:tc>
        <w:tc>
          <w:tcPr>
            <w:tcW w:w="785" w:type="pct"/>
          </w:tcPr>
          <w:p w14:paraId="41E220B5" w14:textId="16FA9AD1"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43</w:t>
            </w:r>
          </w:p>
        </w:tc>
      </w:tr>
      <w:tr w:rsidR="00E61716" w:rsidRPr="0062289E" w14:paraId="0330A803" w14:textId="77777777" w:rsidTr="00E61716">
        <w:tc>
          <w:tcPr>
            <w:tcW w:w="1859" w:type="pct"/>
            <w:vAlign w:val="center"/>
          </w:tcPr>
          <w:p w14:paraId="71578A15" w14:textId="189527C8"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Yes</w:t>
            </w:r>
          </w:p>
        </w:tc>
        <w:tc>
          <w:tcPr>
            <w:tcW w:w="785" w:type="pct"/>
          </w:tcPr>
          <w:p w14:paraId="66BBAF70" w14:textId="6CC53B59"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81</w:t>
            </w:r>
          </w:p>
        </w:tc>
        <w:tc>
          <w:tcPr>
            <w:tcW w:w="786" w:type="pct"/>
          </w:tcPr>
          <w:p w14:paraId="49465539" w14:textId="6582BDBD"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41</w:t>
            </w:r>
          </w:p>
        </w:tc>
        <w:tc>
          <w:tcPr>
            <w:tcW w:w="785" w:type="pct"/>
          </w:tcPr>
          <w:p w14:paraId="2A403703" w14:textId="77777777" w:rsidR="00E61716" w:rsidRPr="0062289E" w:rsidRDefault="00E61716" w:rsidP="00E61716">
            <w:pPr>
              <w:jc w:val="center"/>
              <w:rPr>
                <w:rFonts w:ascii="Arial" w:hAnsi="Arial" w:cs="Arial"/>
                <w:color w:val="000000"/>
                <w:szCs w:val="21"/>
              </w:rPr>
            </w:pPr>
          </w:p>
        </w:tc>
        <w:tc>
          <w:tcPr>
            <w:tcW w:w="785" w:type="pct"/>
          </w:tcPr>
          <w:p w14:paraId="7C8B369E" w14:textId="77777777" w:rsidR="00E61716" w:rsidRPr="0062289E" w:rsidRDefault="00E61716" w:rsidP="00E61716">
            <w:pPr>
              <w:jc w:val="center"/>
              <w:rPr>
                <w:rFonts w:ascii="Arial" w:hAnsi="Arial" w:cs="Arial"/>
                <w:color w:val="000000"/>
                <w:szCs w:val="21"/>
              </w:rPr>
            </w:pPr>
          </w:p>
        </w:tc>
      </w:tr>
      <w:tr w:rsidR="00E61716" w:rsidRPr="0062289E" w14:paraId="195615E9" w14:textId="77777777" w:rsidTr="00E61716">
        <w:tc>
          <w:tcPr>
            <w:tcW w:w="1859" w:type="pct"/>
            <w:vAlign w:val="center"/>
          </w:tcPr>
          <w:p w14:paraId="42533013" w14:textId="2D23F2B5"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No</w:t>
            </w:r>
          </w:p>
        </w:tc>
        <w:tc>
          <w:tcPr>
            <w:tcW w:w="785" w:type="pct"/>
          </w:tcPr>
          <w:p w14:paraId="0FDEDDA9" w14:textId="63B5F7F7"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5</w:t>
            </w:r>
          </w:p>
        </w:tc>
        <w:tc>
          <w:tcPr>
            <w:tcW w:w="786" w:type="pct"/>
          </w:tcPr>
          <w:p w14:paraId="73EA4527" w14:textId="56F6A5AE"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63</w:t>
            </w:r>
          </w:p>
        </w:tc>
        <w:tc>
          <w:tcPr>
            <w:tcW w:w="785" w:type="pct"/>
          </w:tcPr>
          <w:p w14:paraId="7D6BE22C" w14:textId="4546243C" w:rsidR="00E61716" w:rsidRPr="0062289E" w:rsidRDefault="00E61716" w:rsidP="00E61716">
            <w:pPr>
              <w:jc w:val="center"/>
              <w:rPr>
                <w:rFonts w:ascii="Arial" w:hAnsi="Arial" w:cs="Arial"/>
                <w:color w:val="000000"/>
                <w:szCs w:val="21"/>
              </w:rPr>
            </w:pPr>
          </w:p>
        </w:tc>
        <w:tc>
          <w:tcPr>
            <w:tcW w:w="785" w:type="pct"/>
          </w:tcPr>
          <w:p w14:paraId="2ED0BFAD" w14:textId="7B7B53AE" w:rsidR="00E61716" w:rsidRPr="0062289E" w:rsidRDefault="00E61716" w:rsidP="00E61716">
            <w:pPr>
              <w:jc w:val="center"/>
              <w:rPr>
                <w:rFonts w:ascii="Arial" w:hAnsi="Arial" w:cs="Arial"/>
                <w:color w:val="000000"/>
                <w:szCs w:val="21"/>
              </w:rPr>
            </w:pPr>
          </w:p>
        </w:tc>
      </w:tr>
      <w:tr w:rsidR="00E61716" w:rsidRPr="0062289E" w14:paraId="19C7B451" w14:textId="77777777" w:rsidTr="00E61716">
        <w:tc>
          <w:tcPr>
            <w:tcW w:w="1859" w:type="pct"/>
            <w:vAlign w:val="center"/>
          </w:tcPr>
          <w:p w14:paraId="169338C1" w14:textId="5722D56E"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t>Current stage of treatment</w:t>
            </w:r>
          </w:p>
        </w:tc>
        <w:tc>
          <w:tcPr>
            <w:tcW w:w="785" w:type="pct"/>
          </w:tcPr>
          <w:p w14:paraId="5ACAD682" w14:textId="3BBDF038" w:rsidR="00E61716" w:rsidRPr="0062289E" w:rsidRDefault="00E61716" w:rsidP="00E61716">
            <w:pPr>
              <w:jc w:val="center"/>
              <w:rPr>
                <w:rFonts w:ascii="Arial" w:hAnsi="Arial" w:cs="Arial"/>
                <w:color w:val="000000"/>
                <w:szCs w:val="21"/>
              </w:rPr>
            </w:pPr>
          </w:p>
        </w:tc>
        <w:tc>
          <w:tcPr>
            <w:tcW w:w="786" w:type="pct"/>
          </w:tcPr>
          <w:p w14:paraId="32940DF9" w14:textId="4996DD8B" w:rsidR="00E61716" w:rsidRPr="0062289E" w:rsidRDefault="00E61716" w:rsidP="00E61716">
            <w:pPr>
              <w:jc w:val="center"/>
              <w:rPr>
                <w:rFonts w:ascii="Arial" w:hAnsi="Arial" w:cs="Arial"/>
                <w:color w:val="000000"/>
                <w:szCs w:val="21"/>
              </w:rPr>
            </w:pPr>
          </w:p>
        </w:tc>
        <w:tc>
          <w:tcPr>
            <w:tcW w:w="785" w:type="pct"/>
          </w:tcPr>
          <w:p w14:paraId="74E8CDA4" w14:textId="4206D933"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18</w:t>
            </w:r>
          </w:p>
        </w:tc>
        <w:tc>
          <w:tcPr>
            <w:tcW w:w="785" w:type="pct"/>
          </w:tcPr>
          <w:p w14:paraId="2225F1A9" w14:textId="22DAD1A0"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67</w:t>
            </w:r>
          </w:p>
        </w:tc>
      </w:tr>
      <w:tr w:rsidR="00E61716" w:rsidRPr="0062289E" w14:paraId="7EFD2BC8" w14:textId="77777777" w:rsidTr="00E61716">
        <w:tc>
          <w:tcPr>
            <w:tcW w:w="1859" w:type="pct"/>
            <w:vAlign w:val="center"/>
          </w:tcPr>
          <w:p w14:paraId="3ECD615B" w14:textId="6E62C855"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First visit</w:t>
            </w:r>
          </w:p>
        </w:tc>
        <w:tc>
          <w:tcPr>
            <w:tcW w:w="785" w:type="pct"/>
          </w:tcPr>
          <w:p w14:paraId="3164FA9B" w14:textId="3AA1668F"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2</w:t>
            </w:r>
          </w:p>
        </w:tc>
        <w:tc>
          <w:tcPr>
            <w:tcW w:w="786" w:type="pct"/>
          </w:tcPr>
          <w:p w14:paraId="09EEE567" w14:textId="5CE850C4"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1</w:t>
            </w:r>
          </w:p>
        </w:tc>
        <w:tc>
          <w:tcPr>
            <w:tcW w:w="785" w:type="pct"/>
          </w:tcPr>
          <w:p w14:paraId="2CE352C5" w14:textId="77777777" w:rsidR="00E61716" w:rsidRPr="0062289E" w:rsidRDefault="00E61716" w:rsidP="00E61716">
            <w:pPr>
              <w:jc w:val="center"/>
              <w:rPr>
                <w:rFonts w:ascii="Arial" w:hAnsi="Arial" w:cs="Arial"/>
                <w:color w:val="000000"/>
                <w:szCs w:val="21"/>
              </w:rPr>
            </w:pPr>
          </w:p>
        </w:tc>
        <w:tc>
          <w:tcPr>
            <w:tcW w:w="785" w:type="pct"/>
          </w:tcPr>
          <w:p w14:paraId="27EB2BCE" w14:textId="77777777" w:rsidR="00E61716" w:rsidRPr="0062289E" w:rsidRDefault="00E61716" w:rsidP="00E61716">
            <w:pPr>
              <w:jc w:val="center"/>
              <w:rPr>
                <w:rFonts w:ascii="Arial" w:hAnsi="Arial" w:cs="Arial"/>
                <w:color w:val="000000"/>
                <w:szCs w:val="21"/>
              </w:rPr>
            </w:pPr>
          </w:p>
        </w:tc>
      </w:tr>
      <w:tr w:rsidR="00E61716" w:rsidRPr="0062289E" w14:paraId="12D8044A" w14:textId="77777777" w:rsidTr="00E61716">
        <w:tc>
          <w:tcPr>
            <w:tcW w:w="1859" w:type="pct"/>
            <w:vAlign w:val="center"/>
          </w:tcPr>
          <w:p w14:paraId="006F1409" w14:textId="5EAC49E1"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Physical examination</w:t>
            </w:r>
          </w:p>
        </w:tc>
        <w:tc>
          <w:tcPr>
            <w:tcW w:w="785" w:type="pct"/>
          </w:tcPr>
          <w:p w14:paraId="4A14E06A" w14:textId="576F60B8"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6</w:t>
            </w:r>
          </w:p>
        </w:tc>
        <w:tc>
          <w:tcPr>
            <w:tcW w:w="786" w:type="pct"/>
          </w:tcPr>
          <w:p w14:paraId="1DF212C2" w14:textId="66DE53CD"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46</w:t>
            </w:r>
          </w:p>
        </w:tc>
        <w:tc>
          <w:tcPr>
            <w:tcW w:w="785" w:type="pct"/>
          </w:tcPr>
          <w:p w14:paraId="6AC6648E" w14:textId="77777777" w:rsidR="00E61716" w:rsidRPr="0062289E" w:rsidRDefault="00E61716" w:rsidP="00E61716">
            <w:pPr>
              <w:jc w:val="center"/>
              <w:rPr>
                <w:rFonts w:ascii="Arial" w:hAnsi="Arial" w:cs="Arial"/>
                <w:color w:val="000000"/>
                <w:szCs w:val="21"/>
              </w:rPr>
            </w:pPr>
          </w:p>
        </w:tc>
        <w:tc>
          <w:tcPr>
            <w:tcW w:w="785" w:type="pct"/>
          </w:tcPr>
          <w:p w14:paraId="580C91BF" w14:textId="77777777" w:rsidR="00E61716" w:rsidRPr="0062289E" w:rsidRDefault="00E61716" w:rsidP="00E61716">
            <w:pPr>
              <w:jc w:val="center"/>
              <w:rPr>
                <w:rFonts w:ascii="Arial" w:hAnsi="Arial" w:cs="Arial"/>
                <w:color w:val="000000"/>
                <w:szCs w:val="21"/>
              </w:rPr>
            </w:pPr>
          </w:p>
        </w:tc>
      </w:tr>
      <w:tr w:rsidR="00E61716" w:rsidRPr="0062289E" w14:paraId="4456893F" w14:textId="77777777" w:rsidTr="00E61716">
        <w:tc>
          <w:tcPr>
            <w:tcW w:w="1859" w:type="pct"/>
            <w:vAlign w:val="center"/>
          </w:tcPr>
          <w:p w14:paraId="3B9C72FF" w14:textId="129B3740"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Accepting ART</w:t>
            </w:r>
          </w:p>
        </w:tc>
        <w:tc>
          <w:tcPr>
            <w:tcW w:w="785" w:type="pct"/>
          </w:tcPr>
          <w:p w14:paraId="6EA9595E" w14:textId="7A41BAF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85</w:t>
            </w:r>
          </w:p>
        </w:tc>
        <w:tc>
          <w:tcPr>
            <w:tcW w:w="786" w:type="pct"/>
          </w:tcPr>
          <w:p w14:paraId="71D65911" w14:textId="46AE40E4"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32</w:t>
            </w:r>
          </w:p>
        </w:tc>
        <w:tc>
          <w:tcPr>
            <w:tcW w:w="785" w:type="pct"/>
          </w:tcPr>
          <w:p w14:paraId="4723CCFF" w14:textId="1D660A3F" w:rsidR="00E61716" w:rsidRPr="0062289E" w:rsidRDefault="00E61716" w:rsidP="00E61716">
            <w:pPr>
              <w:jc w:val="center"/>
              <w:rPr>
                <w:rFonts w:ascii="Arial" w:hAnsi="Arial" w:cs="Arial"/>
                <w:color w:val="000000"/>
                <w:szCs w:val="21"/>
              </w:rPr>
            </w:pPr>
          </w:p>
        </w:tc>
        <w:tc>
          <w:tcPr>
            <w:tcW w:w="785" w:type="pct"/>
          </w:tcPr>
          <w:p w14:paraId="437C3B29" w14:textId="44160FB9" w:rsidR="00E61716" w:rsidRPr="0062289E" w:rsidRDefault="00E61716" w:rsidP="00E61716">
            <w:pPr>
              <w:jc w:val="center"/>
              <w:rPr>
                <w:rFonts w:ascii="Arial" w:hAnsi="Arial" w:cs="Arial"/>
                <w:color w:val="000000"/>
                <w:szCs w:val="21"/>
              </w:rPr>
            </w:pPr>
          </w:p>
        </w:tc>
      </w:tr>
      <w:tr w:rsidR="00E61716" w:rsidRPr="0062289E" w14:paraId="64C0714E" w14:textId="77777777" w:rsidTr="00E61716">
        <w:tc>
          <w:tcPr>
            <w:tcW w:w="1859" w:type="pct"/>
            <w:vAlign w:val="center"/>
          </w:tcPr>
          <w:p w14:paraId="7E189D3B" w14:textId="67A3450D"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Fetal preservation</w:t>
            </w:r>
          </w:p>
        </w:tc>
        <w:tc>
          <w:tcPr>
            <w:tcW w:w="785" w:type="pct"/>
          </w:tcPr>
          <w:p w14:paraId="7DFE989E" w14:textId="25FC3648"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3</w:t>
            </w:r>
          </w:p>
        </w:tc>
        <w:tc>
          <w:tcPr>
            <w:tcW w:w="786" w:type="pct"/>
          </w:tcPr>
          <w:p w14:paraId="2B31F39D" w14:textId="57BB3E9F"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5</w:t>
            </w:r>
          </w:p>
        </w:tc>
        <w:tc>
          <w:tcPr>
            <w:tcW w:w="785" w:type="pct"/>
          </w:tcPr>
          <w:p w14:paraId="365B9E96" w14:textId="77777777" w:rsidR="00E61716" w:rsidRPr="0062289E" w:rsidRDefault="00E61716" w:rsidP="00E61716">
            <w:pPr>
              <w:jc w:val="center"/>
              <w:rPr>
                <w:rFonts w:ascii="Arial" w:hAnsi="Arial" w:cs="Arial"/>
                <w:color w:val="000000"/>
                <w:szCs w:val="21"/>
              </w:rPr>
            </w:pPr>
          </w:p>
        </w:tc>
        <w:tc>
          <w:tcPr>
            <w:tcW w:w="785" w:type="pct"/>
          </w:tcPr>
          <w:p w14:paraId="73DF9E15" w14:textId="77777777" w:rsidR="00E61716" w:rsidRPr="0062289E" w:rsidRDefault="00E61716" w:rsidP="00E61716">
            <w:pPr>
              <w:jc w:val="center"/>
              <w:rPr>
                <w:rFonts w:ascii="Arial" w:hAnsi="Arial" w:cs="Arial"/>
                <w:color w:val="000000"/>
                <w:szCs w:val="21"/>
              </w:rPr>
            </w:pPr>
          </w:p>
        </w:tc>
      </w:tr>
      <w:tr w:rsidR="00E61716" w:rsidRPr="0062289E" w14:paraId="798DE8A5" w14:textId="77777777" w:rsidTr="00E61716">
        <w:tc>
          <w:tcPr>
            <w:tcW w:w="1859" w:type="pct"/>
            <w:vAlign w:val="center"/>
          </w:tcPr>
          <w:p w14:paraId="45C7A9E8" w14:textId="7D9CE367"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t>Factors leading to infertility</w:t>
            </w:r>
          </w:p>
        </w:tc>
        <w:tc>
          <w:tcPr>
            <w:tcW w:w="785" w:type="pct"/>
          </w:tcPr>
          <w:p w14:paraId="567CE0DF" w14:textId="43C0B718" w:rsidR="00E61716" w:rsidRPr="0062289E" w:rsidRDefault="00E61716" w:rsidP="00E61716">
            <w:pPr>
              <w:jc w:val="center"/>
              <w:rPr>
                <w:rFonts w:ascii="Arial" w:hAnsi="Arial" w:cs="Arial"/>
                <w:color w:val="000000"/>
                <w:szCs w:val="21"/>
              </w:rPr>
            </w:pPr>
          </w:p>
        </w:tc>
        <w:tc>
          <w:tcPr>
            <w:tcW w:w="786" w:type="pct"/>
          </w:tcPr>
          <w:p w14:paraId="0FCBAA2D" w14:textId="2B38F94D" w:rsidR="00E61716" w:rsidRPr="0062289E" w:rsidRDefault="00E61716" w:rsidP="00E61716">
            <w:pPr>
              <w:jc w:val="center"/>
              <w:rPr>
                <w:rFonts w:ascii="Arial" w:hAnsi="Arial" w:cs="Arial"/>
                <w:color w:val="000000"/>
                <w:szCs w:val="21"/>
              </w:rPr>
            </w:pPr>
          </w:p>
        </w:tc>
        <w:tc>
          <w:tcPr>
            <w:tcW w:w="785" w:type="pct"/>
          </w:tcPr>
          <w:p w14:paraId="134C27B0" w14:textId="688F65FA"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7.46</w:t>
            </w:r>
          </w:p>
        </w:tc>
        <w:tc>
          <w:tcPr>
            <w:tcW w:w="785" w:type="pct"/>
          </w:tcPr>
          <w:p w14:paraId="6B9B4C46" w14:textId="07B5348C"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06</w:t>
            </w:r>
          </w:p>
        </w:tc>
      </w:tr>
      <w:tr w:rsidR="00E61716" w:rsidRPr="0062289E" w14:paraId="174FC2F2" w14:textId="77777777" w:rsidTr="00E61716">
        <w:tc>
          <w:tcPr>
            <w:tcW w:w="1859" w:type="pct"/>
            <w:vAlign w:val="center"/>
          </w:tcPr>
          <w:p w14:paraId="43C555F3" w14:textId="06CCE4E7" w:rsidR="00E61716" w:rsidRPr="0062289E" w:rsidRDefault="00E61716" w:rsidP="00E61716">
            <w:pPr>
              <w:jc w:val="center"/>
              <w:rPr>
                <w:rFonts w:ascii="Arial" w:hAnsi="Arial" w:cs="Arial"/>
                <w:color w:val="000000"/>
                <w:szCs w:val="21"/>
              </w:rPr>
            </w:pPr>
            <w:r w:rsidRPr="0062289E">
              <w:rPr>
                <w:rFonts w:ascii="Arial" w:eastAsia="SimSun" w:hAnsi="Arial" w:cs="Arial"/>
                <w:bCs/>
                <w:iCs/>
                <w:color w:val="000000"/>
                <w:szCs w:val="21"/>
              </w:rPr>
              <w:t>Male</w:t>
            </w:r>
          </w:p>
        </w:tc>
        <w:tc>
          <w:tcPr>
            <w:tcW w:w="785" w:type="pct"/>
          </w:tcPr>
          <w:p w14:paraId="1AF0F665" w14:textId="47E9D424"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7</w:t>
            </w:r>
          </w:p>
        </w:tc>
        <w:tc>
          <w:tcPr>
            <w:tcW w:w="786" w:type="pct"/>
          </w:tcPr>
          <w:p w14:paraId="29293F09" w14:textId="707C56C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5</w:t>
            </w:r>
          </w:p>
        </w:tc>
        <w:tc>
          <w:tcPr>
            <w:tcW w:w="785" w:type="pct"/>
          </w:tcPr>
          <w:p w14:paraId="2E63F48B" w14:textId="77777777" w:rsidR="00E61716" w:rsidRPr="0062289E" w:rsidRDefault="00E61716" w:rsidP="00E61716">
            <w:pPr>
              <w:jc w:val="center"/>
              <w:rPr>
                <w:rFonts w:ascii="Arial" w:hAnsi="Arial" w:cs="Arial"/>
                <w:color w:val="000000"/>
                <w:szCs w:val="21"/>
              </w:rPr>
            </w:pPr>
          </w:p>
        </w:tc>
        <w:tc>
          <w:tcPr>
            <w:tcW w:w="785" w:type="pct"/>
          </w:tcPr>
          <w:p w14:paraId="4BA93BC8" w14:textId="77777777" w:rsidR="00E61716" w:rsidRPr="0062289E" w:rsidRDefault="00E61716" w:rsidP="00E61716">
            <w:pPr>
              <w:jc w:val="center"/>
              <w:rPr>
                <w:rFonts w:ascii="Arial" w:hAnsi="Arial" w:cs="Arial"/>
                <w:color w:val="000000"/>
                <w:szCs w:val="21"/>
              </w:rPr>
            </w:pPr>
          </w:p>
        </w:tc>
      </w:tr>
      <w:tr w:rsidR="00E61716" w:rsidRPr="0062289E" w14:paraId="45ABEB5D" w14:textId="77777777" w:rsidTr="00E61716">
        <w:tc>
          <w:tcPr>
            <w:tcW w:w="1859" w:type="pct"/>
          </w:tcPr>
          <w:p w14:paraId="32EF2F4F" w14:textId="7D761668"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Female</w:t>
            </w:r>
          </w:p>
        </w:tc>
        <w:tc>
          <w:tcPr>
            <w:tcW w:w="785" w:type="pct"/>
          </w:tcPr>
          <w:p w14:paraId="4053E6D7" w14:textId="6D19C0C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67</w:t>
            </w:r>
          </w:p>
        </w:tc>
        <w:tc>
          <w:tcPr>
            <w:tcW w:w="786" w:type="pct"/>
          </w:tcPr>
          <w:p w14:paraId="6DCBABC8" w14:textId="1005337D"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93</w:t>
            </w:r>
          </w:p>
        </w:tc>
        <w:tc>
          <w:tcPr>
            <w:tcW w:w="785" w:type="pct"/>
          </w:tcPr>
          <w:p w14:paraId="398A0427" w14:textId="63466C76" w:rsidR="00E61716" w:rsidRPr="0062289E" w:rsidRDefault="00E61716" w:rsidP="00E61716">
            <w:pPr>
              <w:jc w:val="center"/>
              <w:rPr>
                <w:rFonts w:ascii="Arial" w:hAnsi="Arial" w:cs="Arial"/>
                <w:color w:val="000000"/>
                <w:szCs w:val="21"/>
              </w:rPr>
            </w:pPr>
          </w:p>
        </w:tc>
        <w:tc>
          <w:tcPr>
            <w:tcW w:w="785" w:type="pct"/>
          </w:tcPr>
          <w:p w14:paraId="7ECE269A" w14:textId="799EFC6A" w:rsidR="00E61716" w:rsidRPr="0062289E" w:rsidRDefault="00E61716" w:rsidP="00E61716">
            <w:pPr>
              <w:jc w:val="center"/>
              <w:rPr>
                <w:rFonts w:ascii="Arial" w:hAnsi="Arial" w:cs="Arial"/>
                <w:color w:val="000000"/>
                <w:szCs w:val="21"/>
              </w:rPr>
            </w:pPr>
          </w:p>
        </w:tc>
      </w:tr>
      <w:tr w:rsidR="00E61716" w:rsidRPr="0062289E" w14:paraId="58C6B91C" w14:textId="77777777" w:rsidTr="00E61716">
        <w:tc>
          <w:tcPr>
            <w:tcW w:w="1859" w:type="pct"/>
          </w:tcPr>
          <w:p w14:paraId="6F712DB7" w14:textId="36467F3B"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Both parties</w:t>
            </w:r>
          </w:p>
        </w:tc>
        <w:tc>
          <w:tcPr>
            <w:tcW w:w="785" w:type="pct"/>
          </w:tcPr>
          <w:p w14:paraId="1ABFB337" w14:textId="329507DF"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7</w:t>
            </w:r>
          </w:p>
        </w:tc>
        <w:tc>
          <w:tcPr>
            <w:tcW w:w="786" w:type="pct"/>
          </w:tcPr>
          <w:p w14:paraId="474B1441" w14:textId="1A5BB81A"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39</w:t>
            </w:r>
          </w:p>
        </w:tc>
        <w:tc>
          <w:tcPr>
            <w:tcW w:w="785" w:type="pct"/>
          </w:tcPr>
          <w:p w14:paraId="2654E233" w14:textId="77777777" w:rsidR="00E61716" w:rsidRPr="0062289E" w:rsidRDefault="00E61716" w:rsidP="00E61716">
            <w:pPr>
              <w:jc w:val="center"/>
              <w:rPr>
                <w:rFonts w:ascii="Arial" w:hAnsi="Arial" w:cs="Arial"/>
                <w:color w:val="000000"/>
                <w:szCs w:val="21"/>
              </w:rPr>
            </w:pPr>
          </w:p>
        </w:tc>
        <w:tc>
          <w:tcPr>
            <w:tcW w:w="785" w:type="pct"/>
          </w:tcPr>
          <w:p w14:paraId="2176772D" w14:textId="77777777" w:rsidR="00E61716" w:rsidRPr="0062289E" w:rsidRDefault="00E61716" w:rsidP="00E61716">
            <w:pPr>
              <w:jc w:val="center"/>
              <w:rPr>
                <w:rFonts w:ascii="Arial" w:hAnsi="Arial" w:cs="Arial"/>
                <w:color w:val="000000"/>
                <w:szCs w:val="21"/>
              </w:rPr>
            </w:pPr>
          </w:p>
        </w:tc>
      </w:tr>
      <w:tr w:rsidR="00E61716" w:rsidRPr="0062289E" w14:paraId="3C1C3F1B" w14:textId="77777777" w:rsidTr="00E61716">
        <w:tc>
          <w:tcPr>
            <w:tcW w:w="1859" w:type="pct"/>
          </w:tcPr>
          <w:p w14:paraId="5AB8571D" w14:textId="498BC031"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Unknown</w:t>
            </w:r>
          </w:p>
        </w:tc>
        <w:tc>
          <w:tcPr>
            <w:tcW w:w="785" w:type="pct"/>
          </w:tcPr>
          <w:p w14:paraId="3BDFD4FA" w14:textId="4BB278DD"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5</w:t>
            </w:r>
          </w:p>
        </w:tc>
        <w:tc>
          <w:tcPr>
            <w:tcW w:w="786" w:type="pct"/>
          </w:tcPr>
          <w:p w14:paraId="14FA447A" w14:textId="18D391B3"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57</w:t>
            </w:r>
          </w:p>
        </w:tc>
        <w:tc>
          <w:tcPr>
            <w:tcW w:w="785" w:type="pct"/>
          </w:tcPr>
          <w:p w14:paraId="6021C500" w14:textId="4F94FA2C" w:rsidR="00E61716" w:rsidRPr="0062289E" w:rsidRDefault="00E61716" w:rsidP="00E61716">
            <w:pPr>
              <w:jc w:val="center"/>
              <w:rPr>
                <w:rFonts w:ascii="Arial" w:hAnsi="Arial" w:cs="Arial"/>
                <w:color w:val="000000"/>
                <w:szCs w:val="21"/>
              </w:rPr>
            </w:pPr>
          </w:p>
        </w:tc>
        <w:tc>
          <w:tcPr>
            <w:tcW w:w="785" w:type="pct"/>
          </w:tcPr>
          <w:p w14:paraId="0A8F7230" w14:textId="048724A1" w:rsidR="00E61716" w:rsidRPr="0062289E" w:rsidRDefault="00E61716" w:rsidP="00E61716">
            <w:pPr>
              <w:jc w:val="center"/>
              <w:rPr>
                <w:rFonts w:ascii="Arial" w:hAnsi="Arial" w:cs="Arial"/>
                <w:color w:val="000000"/>
                <w:szCs w:val="21"/>
              </w:rPr>
            </w:pPr>
          </w:p>
        </w:tc>
      </w:tr>
      <w:tr w:rsidR="00E61716" w:rsidRPr="0062289E" w14:paraId="0A3944B1" w14:textId="77777777" w:rsidTr="00E61716">
        <w:tc>
          <w:tcPr>
            <w:tcW w:w="1859" w:type="pct"/>
            <w:vAlign w:val="center"/>
          </w:tcPr>
          <w:p w14:paraId="22ADB3F8" w14:textId="1158F5C4" w:rsidR="00E61716" w:rsidRPr="0062289E" w:rsidRDefault="00E61716" w:rsidP="00E61716">
            <w:pPr>
              <w:jc w:val="center"/>
              <w:rPr>
                <w:rFonts w:ascii="Arial" w:hAnsi="Arial" w:cs="Arial"/>
                <w:color w:val="000000"/>
                <w:szCs w:val="21"/>
              </w:rPr>
            </w:pPr>
            <w:r w:rsidRPr="0062289E">
              <w:rPr>
                <w:rFonts w:ascii="Arial" w:eastAsia="SimSun" w:hAnsi="Arial" w:cs="Arial"/>
                <w:b/>
                <w:iCs/>
                <w:color w:val="000000"/>
                <w:szCs w:val="21"/>
              </w:rPr>
              <w:lastRenderedPageBreak/>
              <w:t>Self-reported health status</w:t>
            </w:r>
          </w:p>
        </w:tc>
        <w:tc>
          <w:tcPr>
            <w:tcW w:w="785" w:type="pct"/>
          </w:tcPr>
          <w:p w14:paraId="6B597B62" w14:textId="6F467F03" w:rsidR="00E61716" w:rsidRPr="0062289E" w:rsidRDefault="00E61716" w:rsidP="00E61716">
            <w:pPr>
              <w:jc w:val="center"/>
              <w:rPr>
                <w:rFonts w:ascii="Arial" w:hAnsi="Arial" w:cs="Arial"/>
                <w:color w:val="000000"/>
                <w:szCs w:val="21"/>
              </w:rPr>
            </w:pPr>
          </w:p>
        </w:tc>
        <w:tc>
          <w:tcPr>
            <w:tcW w:w="786" w:type="pct"/>
          </w:tcPr>
          <w:p w14:paraId="62DF5EF4" w14:textId="1F53DCB3" w:rsidR="00E61716" w:rsidRPr="0062289E" w:rsidRDefault="00E61716" w:rsidP="00E61716">
            <w:pPr>
              <w:jc w:val="center"/>
              <w:rPr>
                <w:rFonts w:ascii="Arial" w:hAnsi="Arial" w:cs="Arial"/>
                <w:color w:val="000000"/>
                <w:szCs w:val="21"/>
              </w:rPr>
            </w:pPr>
          </w:p>
        </w:tc>
        <w:tc>
          <w:tcPr>
            <w:tcW w:w="785" w:type="pct"/>
          </w:tcPr>
          <w:p w14:paraId="2E4A9653" w14:textId="5B5A909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78</w:t>
            </w:r>
          </w:p>
        </w:tc>
        <w:tc>
          <w:tcPr>
            <w:tcW w:w="785" w:type="pct"/>
          </w:tcPr>
          <w:p w14:paraId="7E75C644" w14:textId="3FECF6A9"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10</w:t>
            </w:r>
          </w:p>
        </w:tc>
      </w:tr>
      <w:tr w:rsidR="00E61716" w:rsidRPr="0062289E" w14:paraId="6AE5F61E" w14:textId="77777777" w:rsidTr="00E61716">
        <w:tc>
          <w:tcPr>
            <w:tcW w:w="1859" w:type="pct"/>
          </w:tcPr>
          <w:p w14:paraId="592395E4" w14:textId="1CD90B24"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Very good</w:t>
            </w:r>
          </w:p>
        </w:tc>
        <w:tc>
          <w:tcPr>
            <w:tcW w:w="785" w:type="pct"/>
          </w:tcPr>
          <w:p w14:paraId="6686D777" w14:textId="43A0430D"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0</w:t>
            </w:r>
          </w:p>
        </w:tc>
        <w:tc>
          <w:tcPr>
            <w:tcW w:w="786" w:type="pct"/>
          </w:tcPr>
          <w:p w14:paraId="5E04F082" w14:textId="7639186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31</w:t>
            </w:r>
          </w:p>
        </w:tc>
        <w:tc>
          <w:tcPr>
            <w:tcW w:w="785" w:type="pct"/>
          </w:tcPr>
          <w:p w14:paraId="7E8B83DD" w14:textId="77777777" w:rsidR="00E61716" w:rsidRPr="0062289E" w:rsidRDefault="00E61716" w:rsidP="00E61716">
            <w:pPr>
              <w:jc w:val="center"/>
              <w:rPr>
                <w:rFonts w:ascii="Arial" w:hAnsi="Arial" w:cs="Arial"/>
                <w:color w:val="000000"/>
                <w:szCs w:val="21"/>
              </w:rPr>
            </w:pPr>
          </w:p>
        </w:tc>
        <w:tc>
          <w:tcPr>
            <w:tcW w:w="785" w:type="pct"/>
          </w:tcPr>
          <w:p w14:paraId="494EB0EB" w14:textId="77777777" w:rsidR="00E61716" w:rsidRPr="0062289E" w:rsidRDefault="00E61716" w:rsidP="00E61716">
            <w:pPr>
              <w:jc w:val="center"/>
              <w:rPr>
                <w:rFonts w:ascii="Arial" w:hAnsi="Arial" w:cs="Arial"/>
                <w:color w:val="000000"/>
                <w:szCs w:val="21"/>
              </w:rPr>
            </w:pPr>
          </w:p>
        </w:tc>
      </w:tr>
      <w:tr w:rsidR="00E61716" w:rsidRPr="0062289E" w14:paraId="05EA7E1C" w14:textId="77777777" w:rsidTr="00E61716">
        <w:tc>
          <w:tcPr>
            <w:tcW w:w="1859" w:type="pct"/>
          </w:tcPr>
          <w:p w14:paraId="131FD96F" w14:textId="4D8D1AA0"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Good</w:t>
            </w:r>
          </w:p>
        </w:tc>
        <w:tc>
          <w:tcPr>
            <w:tcW w:w="785" w:type="pct"/>
          </w:tcPr>
          <w:p w14:paraId="3D06D363" w14:textId="0769D042"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52</w:t>
            </w:r>
          </w:p>
        </w:tc>
        <w:tc>
          <w:tcPr>
            <w:tcW w:w="786" w:type="pct"/>
          </w:tcPr>
          <w:p w14:paraId="49E856F4" w14:textId="0167274E"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60</w:t>
            </w:r>
          </w:p>
        </w:tc>
        <w:tc>
          <w:tcPr>
            <w:tcW w:w="785" w:type="pct"/>
          </w:tcPr>
          <w:p w14:paraId="715CAE3F" w14:textId="77777777" w:rsidR="00E61716" w:rsidRPr="0062289E" w:rsidRDefault="00E61716" w:rsidP="00E61716">
            <w:pPr>
              <w:jc w:val="center"/>
              <w:rPr>
                <w:rFonts w:ascii="Arial" w:hAnsi="Arial" w:cs="Arial"/>
                <w:color w:val="000000"/>
                <w:szCs w:val="21"/>
              </w:rPr>
            </w:pPr>
          </w:p>
        </w:tc>
        <w:tc>
          <w:tcPr>
            <w:tcW w:w="785" w:type="pct"/>
          </w:tcPr>
          <w:p w14:paraId="0B959E67" w14:textId="77777777" w:rsidR="00E61716" w:rsidRPr="0062289E" w:rsidRDefault="00E61716" w:rsidP="00E61716">
            <w:pPr>
              <w:jc w:val="center"/>
              <w:rPr>
                <w:rFonts w:ascii="Arial" w:hAnsi="Arial" w:cs="Arial"/>
                <w:color w:val="000000"/>
                <w:szCs w:val="21"/>
              </w:rPr>
            </w:pPr>
          </w:p>
        </w:tc>
      </w:tr>
      <w:tr w:rsidR="00E61716" w:rsidRPr="0062289E" w14:paraId="1D1ACE44" w14:textId="77777777" w:rsidTr="00E61716">
        <w:tc>
          <w:tcPr>
            <w:tcW w:w="1859" w:type="pct"/>
          </w:tcPr>
          <w:p w14:paraId="0FF49D7D" w14:textId="39434EF5"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Average</w:t>
            </w:r>
          </w:p>
        </w:tc>
        <w:tc>
          <w:tcPr>
            <w:tcW w:w="785" w:type="pct"/>
          </w:tcPr>
          <w:p w14:paraId="6486B2DF" w14:textId="6D5B9F12"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53</w:t>
            </w:r>
          </w:p>
        </w:tc>
        <w:tc>
          <w:tcPr>
            <w:tcW w:w="786" w:type="pct"/>
          </w:tcPr>
          <w:p w14:paraId="1E890F86" w14:textId="6EF2572B"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10</w:t>
            </w:r>
          </w:p>
        </w:tc>
        <w:tc>
          <w:tcPr>
            <w:tcW w:w="785" w:type="pct"/>
          </w:tcPr>
          <w:p w14:paraId="0B253A7C" w14:textId="77777777" w:rsidR="00E61716" w:rsidRPr="0062289E" w:rsidRDefault="00E61716" w:rsidP="00E61716">
            <w:pPr>
              <w:jc w:val="center"/>
              <w:rPr>
                <w:rFonts w:ascii="Arial" w:hAnsi="Arial" w:cs="Arial"/>
                <w:color w:val="000000"/>
                <w:szCs w:val="21"/>
              </w:rPr>
            </w:pPr>
          </w:p>
        </w:tc>
        <w:tc>
          <w:tcPr>
            <w:tcW w:w="785" w:type="pct"/>
          </w:tcPr>
          <w:p w14:paraId="2E41605E" w14:textId="77777777" w:rsidR="00E61716" w:rsidRPr="0062289E" w:rsidRDefault="00E61716" w:rsidP="00E61716">
            <w:pPr>
              <w:jc w:val="center"/>
              <w:rPr>
                <w:rFonts w:ascii="Arial" w:hAnsi="Arial" w:cs="Arial"/>
                <w:color w:val="000000"/>
                <w:szCs w:val="21"/>
              </w:rPr>
            </w:pPr>
          </w:p>
        </w:tc>
      </w:tr>
      <w:tr w:rsidR="00E61716" w:rsidRPr="0062289E" w14:paraId="4869C6EE" w14:textId="77777777" w:rsidTr="00E61716">
        <w:tc>
          <w:tcPr>
            <w:tcW w:w="1859" w:type="pct"/>
          </w:tcPr>
          <w:p w14:paraId="2867D18F" w14:textId="6638D6E2"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Bad</w:t>
            </w:r>
          </w:p>
        </w:tc>
        <w:tc>
          <w:tcPr>
            <w:tcW w:w="785" w:type="pct"/>
          </w:tcPr>
          <w:p w14:paraId="57DCBEE0" w14:textId="62070C13"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w:t>
            </w:r>
          </w:p>
        </w:tc>
        <w:tc>
          <w:tcPr>
            <w:tcW w:w="786" w:type="pct"/>
          </w:tcPr>
          <w:p w14:paraId="4A938DC3" w14:textId="43670DB1"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2</w:t>
            </w:r>
          </w:p>
        </w:tc>
        <w:tc>
          <w:tcPr>
            <w:tcW w:w="785" w:type="pct"/>
          </w:tcPr>
          <w:p w14:paraId="19B24B62" w14:textId="77777777" w:rsidR="00E61716" w:rsidRPr="0062289E" w:rsidRDefault="00E61716" w:rsidP="00E61716">
            <w:pPr>
              <w:jc w:val="center"/>
              <w:rPr>
                <w:rFonts w:ascii="Arial" w:hAnsi="Arial" w:cs="Arial"/>
                <w:color w:val="000000"/>
                <w:szCs w:val="21"/>
              </w:rPr>
            </w:pPr>
          </w:p>
        </w:tc>
        <w:tc>
          <w:tcPr>
            <w:tcW w:w="785" w:type="pct"/>
          </w:tcPr>
          <w:p w14:paraId="6802A466" w14:textId="77777777" w:rsidR="00E61716" w:rsidRPr="0062289E" w:rsidRDefault="00E61716" w:rsidP="00E61716">
            <w:pPr>
              <w:jc w:val="center"/>
              <w:rPr>
                <w:rFonts w:ascii="Arial" w:hAnsi="Arial" w:cs="Arial"/>
                <w:color w:val="000000"/>
                <w:szCs w:val="21"/>
              </w:rPr>
            </w:pPr>
          </w:p>
        </w:tc>
      </w:tr>
      <w:tr w:rsidR="00E61716" w:rsidRPr="0062289E" w14:paraId="48A766BC" w14:textId="77777777" w:rsidTr="00E61716">
        <w:tc>
          <w:tcPr>
            <w:tcW w:w="1859" w:type="pct"/>
          </w:tcPr>
          <w:p w14:paraId="1D016531" w14:textId="2D9879B0"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Very bad</w:t>
            </w:r>
          </w:p>
        </w:tc>
        <w:tc>
          <w:tcPr>
            <w:tcW w:w="785" w:type="pct"/>
          </w:tcPr>
          <w:p w14:paraId="13AAC178" w14:textId="63852281"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0</w:t>
            </w:r>
          </w:p>
        </w:tc>
        <w:tc>
          <w:tcPr>
            <w:tcW w:w="786" w:type="pct"/>
          </w:tcPr>
          <w:p w14:paraId="18CCCB9F" w14:textId="05899B97" w:rsidR="00E61716" w:rsidRPr="0062289E" w:rsidRDefault="00E61716" w:rsidP="00E61716">
            <w:pPr>
              <w:jc w:val="center"/>
              <w:rPr>
                <w:rFonts w:ascii="Arial" w:hAnsi="Arial" w:cs="Arial"/>
                <w:color w:val="000000"/>
                <w:szCs w:val="21"/>
              </w:rPr>
            </w:pPr>
            <w:r w:rsidRPr="0062289E">
              <w:rPr>
                <w:rFonts w:ascii="Arial" w:hAnsi="Arial" w:cs="Arial"/>
                <w:color w:val="000000"/>
                <w:szCs w:val="21"/>
              </w:rPr>
              <w:t>1</w:t>
            </w:r>
          </w:p>
        </w:tc>
        <w:tc>
          <w:tcPr>
            <w:tcW w:w="785" w:type="pct"/>
          </w:tcPr>
          <w:p w14:paraId="03AC60FE" w14:textId="08BC5792" w:rsidR="00E61716" w:rsidRPr="0062289E" w:rsidRDefault="00E61716" w:rsidP="00E61716">
            <w:pPr>
              <w:jc w:val="center"/>
              <w:rPr>
                <w:rFonts w:ascii="Arial" w:hAnsi="Arial" w:cs="Arial"/>
                <w:color w:val="000000"/>
                <w:szCs w:val="21"/>
              </w:rPr>
            </w:pPr>
          </w:p>
        </w:tc>
        <w:tc>
          <w:tcPr>
            <w:tcW w:w="785" w:type="pct"/>
          </w:tcPr>
          <w:p w14:paraId="071195AB" w14:textId="0752A624" w:rsidR="00E61716" w:rsidRPr="0062289E" w:rsidRDefault="00E61716" w:rsidP="00E61716">
            <w:pPr>
              <w:jc w:val="center"/>
              <w:rPr>
                <w:rFonts w:ascii="Arial" w:hAnsi="Arial" w:cs="Arial"/>
                <w:color w:val="000000"/>
                <w:szCs w:val="21"/>
              </w:rPr>
            </w:pPr>
          </w:p>
        </w:tc>
      </w:tr>
    </w:tbl>
    <w:p w14:paraId="1FE2F503" w14:textId="62575652" w:rsidR="00DA1014" w:rsidRPr="0062289E" w:rsidRDefault="00DA1014">
      <w:pPr>
        <w:widowControl/>
        <w:jc w:val="left"/>
        <w:rPr>
          <w:rFonts w:ascii="Arial" w:eastAsia="SimSun" w:hAnsi="Arial" w:cs="Arial"/>
          <w:color w:val="000000"/>
          <w:szCs w:val="21"/>
        </w:rPr>
      </w:pPr>
    </w:p>
    <w:p w14:paraId="4B977ACE" w14:textId="77777777" w:rsidR="00DA1014" w:rsidRPr="0062289E" w:rsidRDefault="00DA1014">
      <w:pPr>
        <w:widowControl/>
        <w:jc w:val="left"/>
        <w:rPr>
          <w:rFonts w:ascii="Arial" w:eastAsia="SimSun" w:hAnsi="Arial" w:cs="Arial"/>
          <w:color w:val="000000"/>
          <w:szCs w:val="21"/>
        </w:rPr>
      </w:pPr>
      <w:r w:rsidRPr="0062289E">
        <w:rPr>
          <w:rFonts w:ascii="Arial" w:eastAsia="SimSun" w:hAnsi="Arial" w:cs="Arial"/>
          <w:color w:val="000000"/>
          <w:szCs w:val="21"/>
        </w:rPr>
        <w:br w:type="page"/>
      </w:r>
    </w:p>
    <w:p w14:paraId="3EE45154" w14:textId="6F6F0320" w:rsidR="00DA1014" w:rsidRPr="0062289E" w:rsidRDefault="00DA1014" w:rsidP="00DA1014">
      <w:pPr>
        <w:spacing w:line="480" w:lineRule="auto"/>
        <w:jc w:val="left"/>
        <w:rPr>
          <w:rFonts w:ascii="Arial" w:hAnsi="Arial" w:cs="Arial"/>
          <w:b/>
          <w:bCs/>
          <w:color w:val="000000"/>
          <w:sz w:val="20"/>
          <w:szCs w:val="20"/>
        </w:rPr>
      </w:pPr>
      <w:r w:rsidRPr="0062289E">
        <w:rPr>
          <w:rFonts w:ascii="Arial" w:hAnsi="Arial" w:cs="Arial" w:hint="eastAsia"/>
          <w:color w:val="000000"/>
          <w:sz w:val="20"/>
          <w:szCs w:val="20"/>
        </w:rPr>
        <w:lastRenderedPageBreak/>
        <w:t xml:space="preserve">eTable 5 </w:t>
      </w:r>
      <w:r w:rsidRPr="0062289E">
        <w:rPr>
          <w:rFonts w:ascii="Arial" w:hAnsi="Arial" w:cs="Arial"/>
          <w:color w:val="000000"/>
          <w:sz w:val="20"/>
          <w:szCs w:val="20"/>
        </w:rPr>
        <w:t xml:space="preserve">Analysis of </w:t>
      </w:r>
      <w:r w:rsidRPr="0062289E">
        <w:rPr>
          <w:rFonts w:ascii="Arial" w:hAnsi="Arial" w:cs="Arial" w:hint="eastAsia"/>
          <w:color w:val="000000"/>
          <w:sz w:val="20"/>
          <w:szCs w:val="20"/>
        </w:rPr>
        <w:t>r</w:t>
      </w:r>
      <w:r w:rsidRPr="0062289E">
        <w:rPr>
          <w:rFonts w:ascii="Arial" w:hAnsi="Arial" w:cs="Arial"/>
          <w:color w:val="000000"/>
          <w:sz w:val="20"/>
          <w:szCs w:val="20"/>
        </w:rPr>
        <w:t xml:space="preserve">esponse </w:t>
      </w:r>
      <w:r w:rsidRPr="0062289E">
        <w:rPr>
          <w:rFonts w:ascii="Arial" w:hAnsi="Arial" w:cs="Arial" w:hint="eastAsia"/>
          <w:color w:val="000000"/>
          <w:sz w:val="20"/>
          <w:szCs w:val="20"/>
        </w:rPr>
        <w:t>p</w:t>
      </w:r>
      <w:r w:rsidRPr="0062289E">
        <w:rPr>
          <w:rFonts w:ascii="Arial" w:hAnsi="Arial" w:cs="Arial"/>
          <w:color w:val="000000"/>
          <w:sz w:val="20"/>
          <w:szCs w:val="20"/>
        </w:rPr>
        <w:t xml:space="preserve">reference between </w:t>
      </w:r>
      <w:r w:rsidRPr="0062289E">
        <w:rPr>
          <w:rFonts w:ascii="Arial" w:eastAsia="SimSun" w:hAnsi="Arial" w:cs="Arial" w:hint="eastAsia"/>
          <w:color w:val="000000"/>
          <w:szCs w:val="21"/>
        </w:rPr>
        <w:t>BWS-2 and DC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8"/>
        <w:gridCol w:w="1304"/>
        <w:gridCol w:w="1306"/>
        <w:gridCol w:w="1304"/>
        <w:gridCol w:w="1304"/>
      </w:tblGrid>
      <w:tr w:rsidR="00A24BD7" w:rsidRPr="0062289E" w14:paraId="73293777" w14:textId="77777777" w:rsidTr="0023433D">
        <w:tc>
          <w:tcPr>
            <w:tcW w:w="1859" w:type="pct"/>
            <w:tcBorders>
              <w:top w:val="single" w:sz="4" w:space="0" w:color="auto"/>
              <w:bottom w:val="single" w:sz="4" w:space="0" w:color="auto"/>
            </w:tcBorders>
          </w:tcPr>
          <w:p w14:paraId="63CC9BCC" w14:textId="77777777" w:rsidR="00A24BD7" w:rsidRPr="0062289E" w:rsidRDefault="00A24BD7" w:rsidP="0023433D">
            <w:pPr>
              <w:jc w:val="center"/>
              <w:rPr>
                <w:rFonts w:ascii="Arial" w:hAnsi="Arial" w:cs="Arial"/>
                <w:color w:val="000000"/>
                <w:szCs w:val="21"/>
              </w:rPr>
            </w:pPr>
            <w:r w:rsidRPr="0062289E">
              <w:rPr>
                <w:rFonts w:ascii="Arial" w:hAnsi="Arial" w:cs="Arial"/>
                <w:color w:val="000000"/>
                <w:szCs w:val="21"/>
              </w:rPr>
              <w:t>Variable</w:t>
            </w:r>
          </w:p>
        </w:tc>
        <w:tc>
          <w:tcPr>
            <w:tcW w:w="785" w:type="pct"/>
            <w:tcBorders>
              <w:top w:val="single" w:sz="4" w:space="0" w:color="auto"/>
              <w:bottom w:val="single" w:sz="4" w:space="0" w:color="auto"/>
            </w:tcBorders>
          </w:tcPr>
          <w:p w14:paraId="3B81CD88" w14:textId="77777777" w:rsidR="00A24BD7" w:rsidRPr="0062289E" w:rsidRDefault="00A24BD7" w:rsidP="0023433D">
            <w:pPr>
              <w:jc w:val="center"/>
              <w:rPr>
                <w:rFonts w:ascii="Arial" w:hAnsi="Arial" w:cs="Arial"/>
                <w:color w:val="000000"/>
                <w:szCs w:val="21"/>
              </w:rPr>
            </w:pPr>
            <w:r w:rsidRPr="0062289E">
              <w:rPr>
                <w:rFonts w:ascii="Arial" w:hAnsi="Arial" w:cs="Arial"/>
                <w:color w:val="000000"/>
                <w:szCs w:val="21"/>
              </w:rPr>
              <w:t>BWS-2</w:t>
            </w:r>
          </w:p>
        </w:tc>
        <w:tc>
          <w:tcPr>
            <w:tcW w:w="786" w:type="pct"/>
            <w:tcBorders>
              <w:top w:val="single" w:sz="4" w:space="0" w:color="auto"/>
              <w:bottom w:val="single" w:sz="4" w:space="0" w:color="auto"/>
            </w:tcBorders>
          </w:tcPr>
          <w:p w14:paraId="7DB6ADDF" w14:textId="77777777" w:rsidR="00A24BD7" w:rsidRPr="0062289E" w:rsidRDefault="00A24BD7" w:rsidP="0023433D">
            <w:pPr>
              <w:widowControl/>
              <w:shd w:val="clear" w:color="auto" w:fill="FFFFFF"/>
              <w:jc w:val="center"/>
              <w:outlineLvl w:val="0"/>
              <w:rPr>
                <w:rFonts w:ascii="Arial" w:hAnsi="Arial" w:cs="Arial"/>
                <w:color w:val="000000"/>
                <w:szCs w:val="21"/>
              </w:rPr>
            </w:pPr>
            <w:r w:rsidRPr="0062289E">
              <w:rPr>
                <w:rFonts w:ascii="Arial" w:hAnsi="Arial" w:cs="Arial"/>
                <w:color w:val="000000"/>
                <w:szCs w:val="21"/>
              </w:rPr>
              <w:t>DCE</w:t>
            </w:r>
          </w:p>
        </w:tc>
        <w:tc>
          <w:tcPr>
            <w:tcW w:w="785" w:type="pct"/>
            <w:tcBorders>
              <w:top w:val="single" w:sz="4" w:space="0" w:color="auto"/>
              <w:bottom w:val="single" w:sz="4" w:space="0" w:color="auto"/>
            </w:tcBorders>
          </w:tcPr>
          <w:p w14:paraId="6439518D" w14:textId="77777777" w:rsidR="00A24BD7" w:rsidRPr="0062289E" w:rsidRDefault="00A24BD7" w:rsidP="0023433D">
            <w:pPr>
              <w:widowControl/>
              <w:shd w:val="clear" w:color="auto" w:fill="FFFFFF"/>
              <w:jc w:val="center"/>
              <w:outlineLvl w:val="0"/>
              <w:rPr>
                <w:rFonts w:ascii="Arial" w:hAnsi="Arial" w:cs="Arial"/>
                <w:color w:val="000000"/>
                <w:szCs w:val="21"/>
              </w:rPr>
            </w:pPr>
            <w:r w:rsidRPr="0062289E">
              <w:rPr>
                <w:rFonts w:ascii="Arial" w:hAnsi="Arial" w:cs="Arial"/>
                <w:color w:val="000000"/>
                <w:szCs w:val="21"/>
              </w:rPr>
              <w:sym w:font="Symbol" w:char="F063"/>
            </w:r>
            <w:r w:rsidRPr="0062289E">
              <w:rPr>
                <w:rFonts w:ascii="Arial" w:hAnsi="Arial" w:cs="Arial"/>
                <w:color w:val="000000"/>
                <w:szCs w:val="21"/>
                <w:vertAlign w:val="superscript"/>
              </w:rPr>
              <w:t>2</w:t>
            </w:r>
          </w:p>
        </w:tc>
        <w:tc>
          <w:tcPr>
            <w:tcW w:w="785" w:type="pct"/>
            <w:tcBorders>
              <w:top w:val="single" w:sz="4" w:space="0" w:color="auto"/>
              <w:bottom w:val="single" w:sz="4" w:space="0" w:color="auto"/>
            </w:tcBorders>
          </w:tcPr>
          <w:p w14:paraId="05FA6CB6" w14:textId="77777777" w:rsidR="00A24BD7" w:rsidRPr="0062289E" w:rsidRDefault="00A24BD7" w:rsidP="0023433D">
            <w:pPr>
              <w:widowControl/>
              <w:shd w:val="clear" w:color="auto" w:fill="FFFFFF"/>
              <w:jc w:val="center"/>
              <w:outlineLvl w:val="0"/>
              <w:rPr>
                <w:rFonts w:ascii="Arial" w:hAnsi="Arial" w:cs="Arial"/>
                <w:color w:val="000000"/>
                <w:szCs w:val="21"/>
              </w:rPr>
            </w:pPr>
            <w:r w:rsidRPr="0062289E">
              <w:rPr>
                <w:rFonts w:ascii="Arial" w:hAnsi="Arial" w:cs="Arial"/>
                <w:color w:val="000000"/>
                <w:szCs w:val="21"/>
              </w:rPr>
              <w:t>P</w:t>
            </w:r>
            <w:r w:rsidRPr="0062289E">
              <w:rPr>
                <w:rFonts w:ascii="Arial" w:hAnsi="Arial" w:cs="Arial"/>
                <w:i/>
                <w:iCs/>
                <w:color w:val="000000"/>
                <w:szCs w:val="21"/>
              </w:rPr>
              <w:t xml:space="preserve"> </w:t>
            </w:r>
            <w:r w:rsidRPr="0062289E">
              <w:rPr>
                <w:rFonts w:ascii="Arial" w:hAnsi="Arial" w:cs="Arial"/>
                <w:color w:val="000000"/>
                <w:szCs w:val="21"/>
              </w:rPr>
              <w:t>Value</w:t>
            </w:r>
          </w:p>
        </w:tc>
      </w:tr>
      <w:tr w:rsidR="00A24BD7" w:rsidRPr="0062289E" w14:paraId="6A045F51" w14:textId="77777777" w:rsidTr="0023433D">
        <w:tc>
          <w:tcPr>
            <w:tcW w:w="1859" w:type="pct"/>
            <w:tcBorders>
              <w:top w:val="single" w:sz="4" w:space="0" w:color="auto"/>
            </w:tcBorders>
            <w:vAlign w:val="center"/>
          </w:tcPr>
          <w:p w14:paraId="0F41B6A9"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Age (years)</w:t>
            </w:r>
          </w:p>
        </w:tc>
        <w:tc>
          <w:tcPr>
            <w:tcW w:w="785" w:type="pct"/>
            <w:tcBorders>
              <w:top w:val="single" w:sz="4" w:space="0" w:color="auto"/>
            </w:tcBorders>
          </w:tcPr>
          <w:p w14:paraId="6709308F" w14:textId="77777777" w:rsidR="00A24BD7" w:rsidRPr="0062289E" w:rsidRDefault="00A24BD7" w:rsidP="0023433D">
            <w:pPr>
              <w:jc w:val="center"/>
              <w:rPr>
                <w:rFonts w:ascii="Arial" w:hAnsi="Arial" w:cs="Arial"/>
                <w:color w:val="000000"/>
                <w:szCs w:val="21"/>
              </w:rPr>
            </w:pPr>
          </w:p>
        </w:tc>
        <w:tc>
          <w:tcPr>
            <w:tcW w:w="786" w:type="pct"/>
            <w:tcBorders>
              <w:top w:val="single" w:sz="4" w:space="0" w:color="auto"/>
            </w:tcBorders>
          </w:tcPr>
          <w:p w14:paraId="6698BC82" w14:textId="77777777" w:rsidR="00A24BD7" w:rsidRPr="0062289E" w:rsidRDefault="00A24BD7" w:rsidP="0023433D">
            <w:pPr>
              <w:jc w:val="center"/>
              <w:rPr>
                <w:rFonts w:ascii="Arial" w:hAnsi="Arial" w:cs="Arial"/>
                <w:color w:val="000000"/>
                <w:szCs w:val="21"/>
              </w:rPr>
            </w:pPr>
          </w:p>
        </w:tc>
        <w:tc>
          <w:tcPr>
            <w:tcW w:w="785" w:type="pct"/>
            <w:tcBorders>
              <w:top w:val="single" w:sz="4" w:space="0" w:color="auto"/>
            </w:tcBorders>
          </w:tcPr>
          <w:p w14:paraId="0C84A9E9" w14:textId="1BB2887A"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66</w:t>
            </w:r>
          </w:p>
        </w:tc>
        <w:tc>
          <w:tcPr>
            <w:tcW w:w="785" w:type="pct"/>
            <w:tcBorders>
              <w:top w:val="single" w:sz="4" w:space="0" w:color="auto"/>
            </w:tcBorders>
          </w:tcPr>
          <w:p w14:paraId="58770B96" w14:textId="3D6BE368"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88</w:t>
            </w:r>
          </w:p>
        </w:tc>
      </w:tr>
      <w:tr w:rsidR="00A24BD7" w:rsidRPr="0062289E" w14:paraId="7E155442" w14:textId="77777777" w:rsidTr="0023433D">
        <w:tc>
          <w:tcPr>
            <w:tcW w:w="1859" w:type="pct"/>
            <w:vAlign w:val="center"/>
          </w:tcPr>
          <w:p w14:paraId="44C9A0DC" w14:textId="77777777" w:rsidR="00A24BD7" w:rsidRPr="0062289E" w:rsidRDefault="00A24BD7" w:rsidP="00A24BD7">
            <w:pPr>
              <w:jc w:val="center"/>
              <w:rPr>
                <w:rFonts w:ascii="Arial" w:hAnsi="Arial" w:cs="Arial"/>
                <w:color w:val="000000"/>
                <w:szCs w:val="21"/>
              </w:rPr>
            </w:pPr>
            <w:r w:rsidRPr="0062289E">
              <w:rPr>
                <w:rFonts w:ascii="Arial" w:eastAsia="SimSun" w:hAnsi="Arial" w:cs="Arial"/>
                <w:bCs/>
                <w:iCs/>
                <w:color w:val="000000"/>
                <w:szCs w:val="21"/>
              </w:rPr>
              <w:t>20-29</w:t>
            </w:r>
          </w:p>
        </w:tc>
        <w:tc>
          <w:tcPr>
            <w:tcW w:w="785" w:type="pct"/>
          </w:tcPr>
          <w:p w14:paraId="062CEA1F" w14:textId="06C009AA" w:rsidR="00A24BD7" w:rsidRPr="0062289E" w:rsidRDefault="00A24BD7" w:rsidP="00A24BD7">
            <w:pPr>
              <w:jc w:val="center"/>
              <w:rPr>
                <w:rFonts w:ascii="Arial" w:hAnsi="Arial" w:cs="Arial"/>
                <w:color w:val="000000"/>
                <w:szCs w:val="21"/>
              </w:rPr>
            </w:pPr>
            <w:r w:rsidRPr="0062289E">
              <w:rPr>
                <w:rFonts w:ascii="Arial" w:hAnsi="Arial" w:cs="Arial"/>
                <w:color w:val="000000"/>
                <w:szCs w:val="21"/>
              </w:rPr>
              <w:t>27</w:t>
            </w:r>
          </w:p>
        </w:tc>
        <w:tc>
          <w:tcPr>
            <w:tcW w:w="786" w:type="pct"/>
          </w:tcPr>
          <w:p w14:paraId="041E64B5" w14:textId="103F6367" w:rsidR="00A24BD7" w:rsidRPr="0062289E" w:rsidRDefault="00A24BD7" w:rsidP="00A24BD7">
            <w:pPr>
              <w:jc w:val="center"/>
              <w:rPr>
                <w:rFonts w:ascii="Arial" w:hAnsi="Arial" w:cs="Arial"/>
                <w:color w:val="000000"/>
                <w:szCs w:val="21"/>
              </w:rPr>
            </w:pPr>
            <w:r w:rsidRPr="0062289E">
              <w:rPr>
                <w:rFonts w:ascii="Arial" w:hAnsi="Arial" w:cs="Arial"/>
                <w:color w:val="000000"/>
                <w:szCs w:val="21"/>
              </w:rPr>
              <w:t>45</w:t>
            </w:r>
          </w:p>
        </w:tc>
        <w:tc>
          <w:tcPr>
            <w:tcW w:w="785" w:type="pct"/>
          </w:tcPr>
          <w:p w14:paraId="1D0A2522" w14:textId="77777777" w:rsidR="00A24BD7" w:rsidRPr="0062289E" w:rsidRDefault="00A24BD7" w:rsidP="00A24BD7">
            <w:pPr>
              <w:jc w:val="center"/>
              <w:rPr>
                <w:rFonts w:ascii="Arial" w:hAnsi="Arial" w:cs="Arial"/>
                <w:color w:val="000000"/>
                <w:szCs w:val="21"/>
              </w:rPr>
            </w:pPr>
          </w:p>
        </w:tc>
        <w:tc>
          <w:tcPr>
            <w:tcW w:w="785" w:type="pct"/>
          </w:tcPr>
          <w:p w14:paraId="293F57BA" w14:textId="77777777" w:rsidR="00A24BD7" w:rsidRPr="0062289E" w:rsidRDefault="00A24BD7" w:rsidP="00A24BD7">
            <w:pPr>
              <w:jc w:val="center"/>
              <w:rPr>
                <w:rFonts w:ascii="Arial" w:hAnsi="Arial" w:cs="Arial"/>
                <w:color w:val="000000"/>
                <w:szCs w:val="21"/>
              </w:rPr>
            </w:pPr>
          </w:p>
        </w:tc>
      </w:tr>
      <w:tr w:rsidR="00A24BD7" w:rsidRPr="0062289E" w14:paraId="60E3F60F" w14:textId="77777777" w:rsidTr="0023433D">
        <w:tc>
          <w:tcPr>
            <w:tcW w:w="1859" w:type="pct"/>
            <w:vAlign w:val="center"/>
          </w:tcPr>
          <w:p w14:paraId="134E5214" w14:textId="77777777" w:rsidR="00A24BD7" w:rsidRPr="0062289E" w:rsidRDefault="00A24BD7" w:rsidP="00A24BD7">
            <w:pPr>
              <w:jc w:val="center"/>
              <w:rPr>
                <w:rFonts w:ascii="Arial" w:hAnsi="Arial" w:cs="Arial"/>
                <w:color w:val="000000"/>
                <w:szCs w:val="21"/>
              </w:rPr>
            </w:pPr>
            <w:r w:rsidRPr="0062289E">
              <w:rPr>
                <w:rFonts w:ascii="Arial" w:eastAsia="SimSun" w:hAnsi="Arial" w:cs="Arial"/>
                <w:bCs/>
                <w:iCs/>
                <w:color w:val="000000"/>
                <w:szCs w:val="21"/>
              </w:rPr>
              <w:t>30-34</w:t>
            </w:r>
          </w:p>
        </w:tc>
        <w:tc>
          <w:tcPr>
            <w:tcW w:w="785" w:type="pct"/>
          </w:tcPr>
          <w:p w14:paraId="3EAF8489" w14:textId="6AD51313" w:rsidR="00A24BD7" w:rsidRPr="0062289E" w:rsidRDefault="00A24BD7" w:rsidP="00A24BD7">
            <w:pPr>
              <w:jc w:val="center"/>
              <w:rPr>
                <w:rFonts w:ascii="Arial" w:hAnsi="Arial" w:cs="Arial"/>
                <w:color w:val="000000"/>
                <w:szCs w:val="21"/>
              </w:rPr>
            </w:pPr>
            <w:r w:rsidRPr="0062289E">
              <w:rPr>
                <w:rFonts w:ascii="Arial" w:hAnsi="Arial" w:cs="Arial"/>
                <w:color w:val="000000"/>
                <w:szCs w:val="21"/>
              </w:rPr>
              <w:t>48</w:t>
            </w:r>
          </w:p>
        </w:tc>
        <w:tc>
          <w:tcPr>
            <w:tcW w:w="786" w:type="pct"/>
          </w:tcPr>
          <w:p w14:paraId="6E7C493E" w14:textId="0B49A3A3" w:rsidR="00A24BD7" w:rsidRPr="0062289E" w:rsidRDefault="00A24BD7" w:rsidP="00A24BD7">
            <w:pPr>
              <w:jc w:val="center"/>
              <w:rPr>
                <w:rFonts w:ascii="Arial" w:hAnsi="Arial" w:cs="Arial"/>
                <w:color w:val="000000"/>
                <w:szCs w:val="21"/>
              </w:rPr>
            </w:pPr>
            <w:r w:rsidRPr="0062289E">
              <w:rPr>
                <w:rFonts w:ascii="Arial" w:hAnsi="Arial" w:cs="Arial"/>
                <w:color w:val="000000"/>
                <w:szCs w:val="21"/>
              </w:rPr>
              <w:t>99</w:t>
            </w:r>
          </w:p>
        </w:tc>
        <w:tc>
          <w:tcPr>
            <w:tcW w:w="785" w:type="pct"/>
          </w:tcPr>
          <w:p w14:paraId="3112C8AF" w14:textId="77777777" w:rsidR="00A24BD7" w:rsidRPr="0062289E" w:rsidRDefault="00A24BD7" w:rsidP="00A24BD7">
            <w:pPr>
              <w:jc w:val="center"/>
              <w:rPr>
                <w:rFonts w:ascii="Arial" w:hAnsi="Arial" w:cs="Arial"/>
                <w:color w:val="000000"/>
                <w:szCs w:val="21"/>
              </w:rPr>
            </w:pPr>
          </w:p>
        </w:tc>
        <w:tc>
          <w:tcPr>
            <w:tcW w:w="785" w:type="pct"/>
          </w:tcPr>
          <w:p w14:paraId="38A9B079" w14:textId="77777777" w:rsidR="00A24BD7" w:rsidRPr="0062289E" w:rsidRDefault="00A24BD7" w:rsidP="00A24BD7">
            <w:pPr>
              <w:jc w:val="center"/>
              <w:rPr>
                <w:rFonts w:ascii="Arial" w:hAnsi="Arial" w:cs="Arial"/>
                <w:color w:val="000000"/>
                <w:szCs w:val="21"/>
              </w:rPr>
            </w:pPr>
          </w:p>
        </w:tc>
      </w:tr>
      <w:tr w:rsidR="00A24BD7" w:rsidRPr="0062289E" w14:paraId="40C1A467" w14:textId="77777777" w:rsidTr="0023433D">
        <w:tc>
          <w:tcPr>
            <w:tcW w:w="1859" w:type="pct"/>
            <w:vAlign w:val="center"/>
          </w:tcPr>
          <w:p w14:paraId="24639111" w14:textId="77777777" w:rsidR="00A24BD7" w:rsidRPr="0062289E" w:rsidRDefault="00A24BD7" w:rsidP="00A24BD7">
            <w:pPr>
              <w:jc w:val="center"/>
              <w:rPr>
                <w:rFonts w:ascii="Arial" w:hAnsi="Arial" w:cs="Arial"/>
                <w:color w:val="000000"/>
                <w:szCs w:val="21"/>
              </w:rPr>
            </w:pPr>
            <w:r w:rsidRPr="0062289E">
              <w:rPr>
                <w:rFonts w:ascii="Arial" w:eastAsia="SimSun" w:hAnsi="Arial" w:cs="Arial"/>
                <w:bCs/>
                <w:iCs/>
                <w:color w:val="000000"/>
                <w:szCs w:val="21"/>
              </w:rPr>
              <w:t>35-39</w:t>
            </w:r>
          </w:p>
        </w:tc>
        <w:tc>
          <w:tcPr>
            <w:tcW w:w="785" w:type="pct"/>
          </w:tcPr>
          <w:p w14:paraId="1AC0F712" w14:textId="23174EB4" w:rsidR="00A24BD7" w:rsidRPr="0062289E" w:rsidRDefault="00A24BD7" w:rsidP="00A24BD7">
            <w:pPr>
              <w:jc w:val="center"/>
              <w:rPr>
                <w:rFonts w:ascii="Arial" w:hAnsi="Arial" w:cs="Arial"/>
                <w:color w:val="000000"/>
                <w:szCs w:val="21"/>
              </w:rPr>
            </w:pPr>
            <w:r w:rsidRPr="0062289E">
              <w:rPr>
                <w:rFonts w:ascii="Arial" w:hAnsi="Arial" w:cs="Arial"/>
                <w:color w:val="000000"/>
                <w:szCs w:val="21"/>
              </w:rPr>
              <w:t>29</w:t>
            </w:r>
          </w:p>
        </w:tc>
        <w:tc>
          <w:tcPr>
            <w:tcW w:w="786" w:type="pct"/>
          </w:tcPr>
          <w:p w14:paraId="77D3225C" w14:textId="5033027E" w:rsidR="00A24BD7" w:rsidRPr="0062289E" w:rsidRDefault="00A24BD7" w:rsidP="00A24BD7">
            <w:pPr>
              <w:jc w:val="center"/>
              <w:rPr>
                <w:rFonts w:ascii="Arial" w:hAnsi="Arial" w:cs="Arial"/>
                <w:color w:val="000000"/>
                <w:szCs w:val="21"/>
              </w:rPr>
            </w:pPr>
            <w:r w:rsidRPr="0062289E">
              <w:rPr>
                <w:rFonts w:ascii="Arial" w:hAnsi="Arial" w:cs="Arial"/>
                <w:color w:val="000000"/>
                <w:szCs w:val="21"/>
              </w:rPr>
              <w:t>50</w:t>
            </w:r>
          </w:p>
        </w:tc>
        <w:tc>
          <w:tcPr>
            <w:tcW w:w="785" w:type="pct"/>
          </w:tcPr>
          <w:p w14:paraId="79DA25CB" w14:textId="77777777" w:rsidR="00A24BD7" w:rsidRPr="0062289E" w:rsidRDefault="00A24BD7" w:rsidP="00A24BD7">
            <w:pPr>
              <w:jc w:val="center"/>
              <w:rPr>
                <w:rFonts w:ascii="Arial" w:hAnsi="Arial" w:cs="Arial"/>
                <w:color w:val="000000"/>
                <w:szCs w:val="21"/>
              </w:rPr>
            </w:pPr>
          </w:p>
        </w:tc>
        <w:tc>
          <w:tcPr>
            <w:tcW w:w="785" w:type="pct"/>
          </w:tcPr>
          <w:p w14:paraId="40E8DF0C" w14:textId="77777777" w:rsidR="00A24BD7" w:rsidRPr="0062289E" w:rsidRDefault="00A24BD7" w:rsidP="00A24BD7">
            <w:pPr>
              <w:jc w:val="center"/>
              <w:rPr>
                <w:rFonts w:ascii="Arial" w:hAnsi="Arial" w:cs="Arial"/>
                <w:color w:val="000000"/>
                <w:szCs w:val="21"/>
              </w:rPr>
            </w:pPr>
          </w:p>
        </w:tc>
      </w:tr>
      <w:tr w:rsidR="00A24BD7" w:rsidRPr="0062289E" w14:paraId="1E87D437" w14:textId="77777777" w:rsidTr="0023433D">
        <w:tc>
          <w:tcPr>
            <w:tcW w:w="1859" w:type="pct"/>
            <w:vAlign w:val="center"/>
          </w:tcPr>
          <w:p w14:paraId="5FCCE379" w14:textId="77777777" w:rsidR="00A24BD7" w:rsidRPr="0062289E" w:rsidRDefault="00A24BD7" w:rsidP="00A24BD7">
            <w:pPr>
              <w:jc w:val="center"/>
              <w:rPr>
                <w:rFonts w:ascii="Arial" w:hAnsi="Arial" w:cs="Arial"/>
                <w:color w:val="000000"/>
                <w:szCs w:val="21"/>
              </w:rPr>
            </w:pPr>
            <w:r w:rsidRPr="0062289E">
              <w:rPr>
                <w:rFonts w:ascii="Arial" w:eastAsia="SimSun" w:hAnsi="Arial" w:cs="Arial"/>
                <w:bCs/>
                <w:iCs/>
                <w:color w:val="000000"/>
                <w:szCs w:val="21"/>
              </w:rPr>
              <w:t>40-45</w:t>
            </w:r>
          </w:p>
        </w:tc>
        <w:tc>
          <w:tcPr>
            <w:tcW w:w="785" w:type="pct"/>
          </w:tcPr>
          <w:p w14:paraId="523F93EA" w14:textId="4FF370F7" w:rsidR="00A24BD7" w:rsidRPr="0062289E" w:rsidRDefault="00A24BD7" w:rsidP="00A24BD7">
            <w:pPr>
              <w:jc w:val="center"/>
              <w:rPr>
                <w:rFonts w:ascii="Arial" w:hAnsi="Arial" w:cs="Arial"/>
                <w:color w:val="000000"/>
                <w:szCs w:val="21"/>
              </w:rPr>
            </w:pPr>
            <w:r w:rsidRPr="0062289E">
              <w:rPr>
                <w:rFonts w:ascii="Arial" w:hAnsi="Arial" w:cs="Arial"/>
                <w:color w:val="000000"/>
                <w:szCs w:val="21"/>
              </w:rPr>
              <w:t>11</w:t>
            </w:r>
          </w:p>
        </w:tc>
        <w:tc>
          <w:tcPr>
            <w:tcW w:w="786" w:type="pct"/>
          </w:tcPr>
          <w:p w14:paraId="6C1A549E" w14:textId="4941A1BA" w:rsidR="00A24BD7" w:rsidRPr="0062289E" w:rsidRDefault="00A24BD7" w:rsidP="00A24BD7">
            <w:pPr>
              <w:jc w:val="center"/>
              <w:rPr>
                <w:rFonts w:ascii="Arial" w:hAnsi="Arial" w:cs="Arial"/>
                <w:color w:val="000000"/>
                <w:szCs w:val="21"/>
              </w:rPr>
            </w:pPr>
            <w:r w:rsidRPr="0062289E">
              <w:rPr>
                <w:rFonts w:ascii="Arial" w:hAnsi="Arial" w:cs="Arial"/>
                <w:color w:val="000000"/>
                <w:szCs w:val="21"/>
              </w:rPr>
              <w:t>21</w:t>
            </w:r>
          </w:p>
        </w:tc>
        <w:tc>
          <w:tcPr>
            <w:tcW w:w="785" w:type="pct"/>
          </w:tcPr>
          <w:p w14:paraId="492D1EB8" w14:textId="77777777" w:rsidR="00A24BD7" w:rsidRPr="0062289E" w:rsidRDefault="00A24BD7" w:rsidP="00A24BD7">
            <w:pPr>
              <w:jc w:val="center"/>
              <w:rPr>
                <w:rFonts w:ascii="Arial" w:hAnsi="Arial" w:cs="Arial"/>
                <w:color w:val="000000"/>
                <w:szCs w:val="21"/>
              </w:rPr>
            </w:pPr>
          </w:p>
        </w:tc>
        <w:tc>
          <w:tcPr>
            <w:tcW w:w="785" w:type="pct"/>
          </w:tcPr>
          <w:p w14:paraId="63005348" w14:textId="77777777" w:rsidR="00A24BD7" w:rsidRPr="0062289E" w:rsidRDefault="00A24BD7" w:rsidP="00A24BD7">
            <w:pPr>
              <w:jc w:val="center"/>
              <w:rPr>
                <w:rFonts w:ascii="Arial" w:hAnsi="Arial" w:cs="Arial"/>
                <w:color w:val="000000"/>
                <w:szCs w:val="21"/>
              </w:rPr>
            </w:pPr>
          </w:p>
        </w:tc>
      </w:tr>
      <w:tr w:rsidR="00A24BD7" w:rsidRPr="0062289E" w14:paraId="37BEC80A" w14:textId="77777777" w:rsidTr="0023433D">
        <w:tc>
          <w:tcPr>
            <w:tcW w:w="1859" w:type="pct"/>
            <w:vAlign w:val="center"/>
          </w:tcPr>
          <w:p w14:paraId="5BE4FA66"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Residence</w:t>
            </w:r>
          </w:p>
        </w:tc>
        <w:tc>
          <w:tcPr>
            <w:tcW w:w="785" w:type="pct"/>
          </w:tcPr>
          <w:p w14:paraId="7A6712A3" w14:textId="77777777" w:rsidR="00A24BD7" w:rsidRPr="0062289E" w:rsidRDefault="00A24BD7" w:rsidP="0023433D">
            <w:pPr>
              <w:jc w:val="center"/>
              <w:rPr>
                <w:rFonts w:ascii="Arial" w:hAnsi="Arial" w:cs="Arial"/>
                <w:color w:val="000000"/>
                <w:szCs w:val="21"/>
              </w:rPr>
            </w:pPr>
          </w:p>
        </w:tc>
        <w:tc>
          <w:tcPr>
            <w:tcW w:w="786" w:type="pct"/>
          </w:tcPr>
          <w:p w14:paraId="5F42F385" w14:textId="77777777" w:rsidR="00A24BD7" w:rsidRPr="0062289E" w:rsidRDefault="00A24BD7" w:rsidP="0023433D">
            <w:pPr>
              <w:jc w:val="center"/>
              <w:rPr>
                <w:rFonts w:ascii="Arial" w:hAnsi="Arial" w:cs="Arial"/>
                <w:color w:val="000000"/>
                <w:szCs w:val="21"/>
              </w:rPr>
            </w:pPr>
          </w:p>
        </w:tc>
        <w:tc>
          <w:tcPr>
            <w:tcW w:w="785" w:type="pct"/>
          </w:tcPr>
          <w:p w14:paraId="26851C58" w14:textId="53FA1045"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5.15</w:t>
            </w:r>
          </w:p>
        </w:tc>
        <w:tc>
          <w:tcPr>
            <w:tcW w:w="785" w:type="pct"/>
          </w:tcPr>
          <w:p w14:paraId="5B9D2C71" w14:textId="05D0A184"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08</w:t>
            </w:r>
          </w:p>
        </w:tc>
      </w:tr>
      <w:tr w:rsidR="009640DB" w:rsidRPr="0062289E" w14:paraId="494BE8DE" w14:textId="77777777" w:rsidTr="0023433D">
        <w:tc>
          <w:tcPr>
            <w:tcW w:w="1859" w:type="pct"/>
            <w:vAlign w:val="center"/>
          </w:tcPr>
          <w:p w14:paraId="2D0CEB12"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Within the city</w:t>
            </w:r>
          </w:p>
        </w:tc>
        <w:tc>
          <w:tcPr>
            <w:tcW w:w="785" w:type="pct"/>
          </w:tcPr>
          <w:p w14:paraId="63A2D74C" w14:textId="31A9CD89"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35</w:t>
            </w:r>
          </w:p>
        </w:tc>
        <w:tc>
          <w:tcPr>
            <w:tcW w:w="786" w:type="pct"/>
          </w:tcPr>
          <w:p w14:paraId="792A5C91" w14:textId="5A3ECF85"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43</w:t>
            </w:r>
          </w:p>
        </w:tc>
        <w:tc>
          <w:tcPr>
            <w:tcW w:w="785" w:type="pct"/>
          </w:tcPr>
          <w:p w14:paraId="692E1E56" w14:textId="77777777" w:rsidR="009640DB" w:rsidRPr="0062289E" w:rsidRDefault="009640DB" w:rsidP="009640DB">
            <w:pPr>
              <w:jc w:val="center"/>
              <w:rPr>
                <w:rFonts w:ascii="Arial" w:hAnsi="Arial" w:cs="Arial"/>
                <w:color w:val="000000"/>
                <w:szCs w:val="21"/>
              </w:rPr>
            </w:pPr>
          </w:p>
        </w:tc>
        <w:tc>
          <w:tcPr>
            <w:tcW w:w="785" w:type="pct"/>
          </w:tcPr>
          <w:p w14:paraId="294EA63B" w14:textId="77777777" w:rsidR="009640DB" w:rsidRPr="0062289E" w:rsidRDefault="009640DB" w:rsidP="009640DB">
            <w:pPr>
              <w:jc w:val="center"/>
              <w:rPr>
                <w:rFonts w:ascii="Arial" w:hAnsi="Arial" w:cs="Arial"/>
                <w:color w:val="000000"/>
                <w:szCs w:val="21"/>
              </w:rPr>
            </w:pPr>
          </w:p>
        </w:tc>
      </w:tr>
      <w:tr w:rsidR="009640DB" w:rsidRPr="0062289E" w14:paraId="59EFC0DD" w14:textId="77777777" w:rsidTr="0023433D">
        <w:tc>
          <w:tcPr>
            <w:tcW w:w="1859" w:type="pct"/>
            <w:vAlign w:val="center"/>
          </w:tcPr>
          <w:p w14:paraId="003178C6"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Outside the city</w:t>
            </w:r>
          </w:p>
        </w:tc>
        <w:tc>
          <w:tcPr>
            <w:tcW w:w="785" w:type="pct"/>
          </w:tcPr>
          <w:p w14:paraId="04F2FB88" w14:textId="36ABF77C"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37</w:t>
            </w:r>
          </w:p>
        </w:tc>
        <w:tc>
          <w:tcPr>
            <w:tcW w:w="786" w:type="pct"/>
          </w:tcPr>
          <w:p w14:paraId="78A83B57" w14:textId="7E422589"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89</w:t>
            </w:r>
          </w:p>
        </w:tc>
        <w:tc>
          <w:tcPr>
            <w:tcW w:w="785" w:type="pct"/>
          </w:tcPr>
          <w:p w14:paraId="68F963E3" w14:textId="77777777" w:rsidR="009640DB" w:rsidRPr="0062289E" w:rsidRDefault="009640DB" w:rsidP="009640DB">
            <w:pPr>
              <w:jc w:val="center"/>
              <w:rPr>
                <w:rFonts w:ascii="Arial" w:hAnsi="Arial" w:cs="Arial"/>
                <w:color w:val="000000"/>
                <w:szCs w:val="21"/>
              </w:rPr>
            </w:pPr>
          </w:p>
        </w:tc>
        <w:tc>
          <w:tcPr>
            <w:tcW w:w="785" w:type="pct"/>
          </w:tcPr>
          <w:p w14:paraId="4279E916" w14:textId="77777777" w:rsidR="009640DB" w:rsidRPr="0062289E" w:rsidRDefault="009640DB" w:rsidP="009640DB">
            <w:pPr>
              <w:jc w:val="center"/>
              <w:rPr>
                <w:rFonts w:ascii="Arial" w:hAnsi="Arial" w:cs="Arial"/>
                <w:color w:val="000000"/>
                <w:szCs w:val="21"/>
              </w:rPr>
            </w:pPr>
          </w:p>
        </w:tc>
      </w:tr>
      <w:tr w:rsidR="009640DB" w:rsidRPr="0062289E" w14:paraId="73EC1280" w14:textId="77777777" w:rsidTr="0023433D">
        <w:tc>
          <w:tcPr>
            <w:tcW w:w="1859" w:type="pct"/>
            <w:vAlign w:val="center"/>
          </w:tcPr>
          <w:p w14:paraId="5DC6D040"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Outside the province</w:t>
            </w:r>
          </w:p>
        </w:tc>
        <w:tc>
          <w:tcPr>
            <w:tcW w:w="785" w:type="pct"/>
          </w:tcPr>
          <w:p w14:paraId="2F300BA8" w14:textId="4AA702A3"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43</w:t>
            </w:r>
          </w:p>
        </w:tc>
        <w:tc>
          <w:tcPr>
            <w:tcW w:w="786" w:type="pct"/>
          </w:tcPr>
          <w:p w14:paraId="613BEECA" w14:textId="041D0973"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83</w:t>
            </w:r>
          </w:p>
        </w:tc>
        <w:tc>
          <w:tcPr>
            <w:tcW w:w="785" w:type="pct"/>
          </w:tcPr>
          <w:p w14:paraId="5344B584" w14:textId="77777777" w:rsidR="009640DB" w:rsidRPr="0062289E" w:rsidRDefault="009640DB" w:rsidP="009640DB">
            <w:pPr>
              <w:jc w:val="center"/>
              <w:rPr>
                <w:rFonts w:ascii="Arial" w:hAnsi="Arial" w:cs="Arial"/>
                <w:color w:val="000000"/>
                <w:szCs w:val="21"/>
              </w:rPr>
            </w:pPr>
          </w:p>
        </w:tc>
        <w:tc>
          <w:tcPr>
            <w:tcW w:w="785" w:type="pct"/>
          </w:tcPr>
          <w:p w14:paraId="0DF465A5" w14:textId="77777777" w:rsidR="009640DB" w:rsidRPr="0062289E" w:rsidRDefault="009640DB" w:rsidP="009640DB">
            <w:pPr>
              <w:jc w:val="center"/>
              <w:rPr>
                <w:rFonts w:ascii="Arial" w:hAnsi="Arial" w:cs="Arial"/>
                <w:color w:val="000000"/>
                <w:szCs w:val="21"/>
              </w:rPr>
            </w:pPr>
          </w:p>
        </w:tc>
      </w:tr>
      <w:tr w:rsidR="00A24BD7" w:rsidRPr="0062289E" w14:paraId="597A4349" w14:textId="77777777" w:rsidTr="0023433D">
        <w:tc>
          <w:tcPr>
            <w:tcW w:w="1859" w:type="pct"/>
            <w:vAlign w:val="center"/>
          </w:tcPr>
          <w:p w14:paraId="428EB51B"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Education</w:t>
            </w:r>
          </w:p>
        </w:tc>
        <w:tc>
          <w:tcPr>
            <w:tcW w:w="785" w:type="pct"/>
          </w:tcPr>
          <w:p w14:paraId="77C6A958" w14:textId="77777777" w:rsidR="00A24BD7" w:rsidRPr="0062289E" w:rsidRDefault="00A24BD7" w:rsidP="0023433D">
            <w:pPr>
              <w:jc w:val="center"/>
              <w:rPr>
                <w:rFonts w:ascii="Arial" w:hAnsi="Arial" w:cs="Arial"/>
                <w:color w:val="000000"/>
                <w:szCs w:val="21"/>
              </w:rPr>
            </w:pPr>
          </w:p>
        </w:tc>
        <w:tc>
          <w:tcPr>
            <w:tcW w:w="786" w:type="pct"/>
          </w:tcPr>
          <w:p w14:paraId="1B5B7B53" w14:textId="77777777" w:rsidR="00A24BD7" w:rsidRPr="0062289E" w:rsidRDefault="00A24BD7" w:rsidP="0023433D">
            <w:pPr>
              <w:jc w:val="center"/>
              <w:rPr>
                <w:rFonts w:ascii="Arial" w:hAnsi="Arial" w:cs="Arial"/>
                <w:color w:val="000000"/>
                <w:szCs w:val="21"/>
              </w:rPr>
            </w:pPr>
          </w:p>
        </w:tc>
        <w:tc>
          <w:tcPr>
            <w:tcW w:w="785" w:type="pct"/>
          </w:tcPr>
          <w:p w14:paraId="1F96D76D" w14:textId="6B9290BA"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11.4</w:t>
            </w:r>
          </w:p>
        </w:tc>
        <w:tc>
          <w:tcPr>
            <w:tcW w:w="785" w:type="pct"/>
          </w:tcPr>
          <w:p w14:paraId="78D333E1" w14:textId="5D588166"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01</w:t>
            </w:r>
          </w:p>
        </w:tc>
      </w:tr>
      <w:tr w:rsidR="009640DB" w:rsidRPr="0062289E" w14:paraId="147F1369" w14:textId="77777777" w:rsidTr="0023433D">
        <w:tc>
          <w:tcPr>
            <w:tcW w:w="1859" w:type="pct"/>
            <w:vAlign w:val="center"/>
          </w:tcPr>
          <w:p w14:paraId="42742DCC"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Junior high school and below</w:t>
            </w:r>
          </w:p>
        </w:tc>
        <w:tc>
          <w:tcPr>
            <w:tcW w:w="785" w:type="pct"/>
          </w:tcPr>
          <w:p w14:paraId="7E0DC29F" w14:textId="7BAC7B7C"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24</w:t>
            </w:r>
          </w:p>
        </w:tc>
        <w:tc>
          <w:tcPr>
            <w:tcW w:w="786" w:type="pct"/>
          </w:tcPr>
          <w:p w14:paraId="70F053F5" w14:textId="230A2D53"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9</w:t>
            </w:r>
          </w:p>
        </w:tc>
        <w:tc>
          <w:tcPr>
            <w:tcW w:w="785" w:type="pct"/>
          </w:tcPr>
          <w:p w14:paraId="4ED1C421" w14:textId="77777777" w:rsidR="009640DB" w:rsidRPr="0062289E" w:rsidRDefault="009640DB" w:rsidP="009640DB">
            <w:pPr>
              <w:jc w:val="center"/>
              <w:rPr>
                <w:rFonts w:ascii="Arial" w:hAnsi="Arial" w:cs="Arial"/>
                <w:color w:val="000000"/>
                <w:szCs w:val="21"/>
              </w:rPr>
            </w:pPr>
          </w:p>
        </w:tc>
        <w:tc>
          <w:tcPr>
            <w:tcW w:w="785" w:type="pct"/>
          </w:tcPr>
          <w:p w14:paraId="605E1601" w14:textId="77777777" w:rsidR="009640DB" w:rsidRPr="0062289E" w:rsidRDefault="009640DB" w:rsidP="009640DB">
            <w:pPr>
              <w:jc w:val="center"/>
              <w:rPr>
                <w:rFonts w:ascii="Arial" w:hAnsi="Arial" w:cs="Arial"/>
                <w:color w:val="000000"/>
                <w:szCs w:val="21"/>
              </w:rPr>
            </w:pPr>
          </w:p>
        </w:tc>
      </w:tr>
      <w:tr w:rsidR="009640DB" w:rsidRPr="0062289E" w14:paraId="6BB88708" w14:textId="77777777" w:rsidTr="0023433D">
        <w:tc>
          <w:tcPr>
            <w:tcW w:w="1859" w:type="pct"/>
            <w:vAlign w:val="center"/>
          </w:tcPr>
          <w:p w14:paraId="6A185DF6"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High school or junior college</w:t>
            </w:r>
          </w:p>
        </w:tc>
        <w:tc>
          <w:tcPr>
            <w:tcW w:w="785" w:type="pct"/>
          </w:tcPr>
          <w:p w14:paraId="43D996C2" w14:textId="58798492"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28</w:t>
            </w:r>
          </w:p>
        </w:tc>
        <w:tc>
          <w:tcPr>
            <w:tcW w:w="786" w:type="pct"/>
          </w:tcPr>
          <w:p w14:paraId="0D797C01" w14:textId="48DFB074"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46</w:t>
            </w:r>
          </w:p>
        </w:tc>
        <w:tc>
          <w:tcPr>
            <w:tcW w:w="785" w:type="pct"/>
          </w:tcPr>
          <w:p w14:paraId="0896D895" w14:textId="77777777" w:rsidR="009640DB" w:rsidRPr="0062289E" w:rsidRDefault="009640DB" w:rsidP="009640DB">
            <w:pPr>
              <w:jc w:val="center"/>
              <w:rPr>
                <w:rFonts w:ascii="Arial" w:hAnsi="Arial" w:cs="Arial"/>
                <w:color w:val="000000"/>
                <w:szCs w:val="21"/>
              </w:rPr>
            </w:pPr>
          </w:p>
        </w:tc>
        <w:tc>
          <w:tcPr>
            <w:tcW w:w="785" w:type="pct"/>
          </w:tcPr>
          <w:p w14:paraId="1DFF71AC" w14:textId="77777777" w:rsidR="009640DB" w:rsidRPr="0062289E" w:rsidRDefault="009640DB" w:rsidP="009640DB">
            <w:pPr>
              <w:jc w:val="center"/>
              <w:rPr>
                <w:rFonts w:ascii="Arial" w:hAnsi="Arial" w:cs="Arial"/>
                <w:color w:val="000000"/>
                <w:szCs w:val="21"/>
              </w:rPr>
            </w:pPr>
          </w:p>
        </w:tc>
      </w:tr>
      <w:tr w:rsidR="009640DB" w:rsidRPr="0062289E" w14:paraId="4603ADCB" w14:textId="77777777" w:rsidTr="0023433D">
        <w:tc>
          <w:tcPr>
            <w:tcW w:w="1859" w:type="pct"/>
            <w:vAlign w:val="center"/>
          </w:tcPr>
          <w:p w14:paraId="21213CE9"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College or undergraduate</w:t>
            </w:r>
          </w:p>
        </w:tc>
        <w:tc>
          <w:tcPr>
            <w:tcW w:w="785" w:type="pct"/>
          </w:tcPr>
          <w:p w14:paraId="132A8BFE" w14:textId="48811CB2"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54</w:t>
            </w:r>
          </w:p>
        </w:tc>
        <w:tc>
          <w:tcPr>
            <w:tcW w:w="786" w:type="pct"/>
          </w:tcPr>
          <w:p w14:paraId="62493E7A" w14:textId="1C36A83E"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32</w:t>
            </w:r>
          </w:p>
        </w:tc>
        <w:tc>
          <w:tcPr>
            <w:tcW w:w="785" w:type="pct"/>
          </w:tcPr>
          <w:p w14:paraId="2EEEB8CB" w14:textId="77777777" w:rsidR="009640DB" w:rsidRPr="0062289E" w:rsidRDefault="009640DB" w:rsidP="009640DB">
            <w:pPr>
              <w:jc w:val="center"/>
              <w:rPr>
                <w:rFonts w:ascii="Arial" w:hAnsi="Arial" w:cs="Arial"/>
                <w:color w:val="000000"/>
                <w:szCs w:val="21"/>
              </w:rPr>
            </w:pPr>
          </w:p>
        </w:tc>
        <w:tc>
          <w:tcPr>
            <w:tcW w:w="785" w:type="pct"/>
          </w:tcPr>
          <w:p w14:paraId="173421DC" w14:textId="77777777" w:rsidR="009640DB" w:rsidRPr="0062289E" w:rsidRDefault="009640DB" w:rsidP="009640DB">
            <w:pPr>
              <w:jc w:val="center"/>
              <w:rPr>
                <w:rFonts w:ascii="Arial" w:hAnsi="Arial" w:cs="Arial"/>
                <w:color w:val="000000"/>
                <w:szCs w:val="21"/>
              </w:rPr>
            </w:pPr>
          </w:p>
        </w:tc>
      </w:tr>
      <w:tr w:rsidR="009640DB" w:rsidRPr="0062289E" w14:paraId="5DD5657A" w14:textId="77777777" w:rsidTr="0023433D">
        <w:tc>
          <w:tcPr>
            <w:tcW w:w="1859" w:type="pct"/>
            <w:vAlign w:val="center"/>
          </w:tcPr>
          <w:p w14:paraId="162F196B"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Master or doctor</w:t>
            </w:r>
          </w:p>
        </w:tc>
        <w:tc>
          <w:tcPr>
            <w:tcW w:w="785" w:type="pct"/>
          </w:tcPr>
          <w:p w14:paraId="27EEDB17" w14:textId="77E10240"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9</w:t>
            </w:r>
          </w:p>
        </w:tc>
        <w:tc>
          <w:tcPr>
            <w:tcW w:w="786" w:type="pct"/>
          </w:tcPr>
          <w:p w14:paraId="1157C432" w14:textId="0E204624"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8</w:t>
            </w:r>
          </w:p>
        </w:tc>
        <w:tc>
          <w:tcPr>
            <w:tcW w:w="785" w:type="pct"/>
          </w:tcPr>
          <w:p w14:paraId="6F0E6689" w14:textId="77777777" w:rsidR="009640DB" w:rsidRPr="0062289E" w:rsidRDefault="009640DB" w:rsidP="009640DB">
            <w:pPr>
              <w:jc w:val="center"/>
              <w:rPr>
                <w:rFonts w:ascii="Arial" w:hAnsi="Arial" w:cs="Arial"/>
                <w:color w:val="000000"/>
                <w:szCs w:val="21"/>
              </w:rPr>
            </w:pPr>
          </w:p>
        </w:tc>
        <w:tc>
          <w:tcPr>
            <w:tcW w:w="785" w:type="pct"/>
          </w:tcPr>
          <w:p w14:paraId="168094B3" w14:textId="77777777" w:rsidR="009640DB" w:rsidRPr="0062289E" w:rsidRDefault="009640DB" w:rsidP="009640DB">
            <w:pPr>
              <w:jc w:val="center"/>
              <w:rPr>
                <w:rFonts w:ascii="Arial" w:hAnsi="Arial" w:cs="Arial"/>
                <w:color w:val="000000"/>
                <w:szCs w:val="21"/>
              </w:rPr>
            </w:pPr>
          </w:p>
        </w:tc>
      </w:tr>
      <w:tr w:rsidR="00A24BD7" w:rsidRPr="0062289E" w14:paraId="38635673" w14:textId="77777777" w:rsidTr="0023433D">
        <w:tc>
          <w:tcPr>
            <w:tcW w:w="1859" w:type="pct"/>
            <w:vAlign w:val="center"/>
          </w:tcPr>
          <w:p w14:paraId="5EA2D9FA"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Work</w:t>
            </w:r>
          </w:p>
        </w:tc>
        <w:tc>
          <w:tcPr>
            <w:tcW w:w="785" w:type="pct"/>
          </w:tcPr>
          <w:p w14:paraId="289131CD" w14:textId="77777777" w:rsidR="00A24BD7" w:rsidRPr="0062289E" w:rsidRDefault="00A24BD7" w:rsidP="0023433D">
            <w:pPr>
              <w:jc w:val="center"/>
              <w:rPr>
                <w:rFonts w:ascii="Arial" w:hAnsi="Arial" w:cs="Arial"/>
                <w:color w:val="000000"/>
                <w:szCs w:val="21"/>
              </w:rPr>
            </w:pPr>
          </w:p>
        </w:tc>
        <w:tc>
          <w:tcPr>
            <w:tcW w:w="786" w:type="pct"/>
          </w:tcPr>
          <w:p w14:paraId="6530411D" w14:textId="77777777" w:rsidR="00A24BD7" w:rsidRPr="0062289E" w:rsidRDefault="00A24BD7" w:rsidP="0023433D">
            <w:pPr>
              <w:jc w:val="center"/>
              <w:rPr>
                <w:rFonts w:ascii="Arial" w:hAnsi="Arial" w:cs="Arial"/>
                <w:color w:val="000000"/>
                <w:szCs w:val="21"/>
              </w:rPr>
            </w:pPr>
          </w:p>
        </w:tc>
        <w:tc>
          <w:tcPr>
            <w:tcW w:w="785" w:type="pct"/>
          </w:tcPr>
          <w:p w14:paraId="073EE5DB" w14:textId="0C609774"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2.67</w:t>
            </w:r>
          </w:p>
        </w:tc>
        <w:tc>
          <w:tcPr>
            <w:tcW w:w="785" w:type="pct"/>
          </w:tcPr>
          <w:p w14:paraId="1304C0C1" w14:textId="4152E63F"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10</w:t>
            </w:r>
          </w:p>
        </w:tc>
      </w:tr>
      <w:tr w:rsidR="009640DB" w:rsidRPr="0062289E" w14:paraId="40C17B26" w14:textId="77777777" w:rsidTr="0023433D">
        <w:tc>
          <w:tcPr>
            <w:tcW w:w="1859" w:type="pct"/>
          </w:tcPr>
          <w:p w14:paraId="55F8454E"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Work less than 40 hours</w:t>
            </w:r>
          </w:p>
        </w:tc>
        <w:tc>
          <w:tcPr>
            <w:tcW w:w="785" w:type="pct"/>
          </w:tcPr>
          <w:p w14:paraId="30879EC6" w14:textId="35D2B079"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33</w:t>
            </w:r>
          </w:p>
        </w:tc>
        <w:tc>
          <w:tcPr>
            <w:tcW w:w="786" w:type="pct"/>
          </w:tcPr>
          <w:p w14:paraId="5DE2D8CF" w14:textId="6EC8E9B2"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75</w:t>
            </w:r>
          </w:p>
        </w:tc>
        <w:tc>
          <w:tcPr>
            <w:tcW w:w="785" w:type="pct"/>
          </w:tcPr>
          <w:p w14:paraId="62A476F5" w14:textId="77777777" w:rsidR="009640DB" w:rsidRPr="0062289E" w:rsidRDefault="009640DB" w:rsidP="009640DB">
            <w:pPr>
              <w:jc w:val="center"/>
              <w:rPr>
                <w:rFonts w:ascii="Arial" w:hAnsi="Arial" w:cs="Arial"/>
                <w:color w:val="000000"/>
                <w:szCs w:val="21"/>
              </w:rPr>
            </w:pPr>
          </w:p>
        </w:tc>
        <w:tc>
          <w:tcPr>
            <w:tcW w:w="785" w:type="pct"/>
          </w:tcPr>
          <w:p w14:paraId="5A747536" w14:textId="77777777" w:rsidR="009640DB" w:rsidRPr="0062289E" w:rsidRDefault="009640DB" w:rsidP="009640DB">
            <w:pPr>
              <w:jc w:val="center"/>
              <w:rPr>
                <w:rFonts w:ascii="Arial" w:hAnsi="Arial" w:cs="Arial"/>
                <w:color w:val="000000"/>
                <w:szCs w:val="21"/>
              </w:rPr>
            </w:pPr>
          </w:p>
        </w:tc>
      </w:tr>
      <w:tr w:rsidR="009640DB" w:rsidRPr="0062289E" w14:paraId="23E65797" w14:textId="77777777" w:rsidTr="0023433D">
        <w:tc>
          <w:tcPr>
            <w:tcW w:w="1859" w:type="pct"/>
          </w:tcPr>
          <w:p w14:paraId="599E352C"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Work more than 40 hours</w:t>
            </w:r>
          </w:p>
        </w:tc>
        <w:tc>
          <w:tcPr>
            <w:tcW w:w="785" w:type="pct"/>
          </w:tcPr>
          <w:p w14:paraId="256AC70E" w14:textId="2CBA466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36</w:t>
            </w:r>
          </w:p>
        </w:tc>
        <w:tc>
          <w:tcPr>
            <w:tcW w:w="786" w:type="pct"/>
          </w:tcPr>
          <w:p w14:paraId="0C633769" w14:textId="012BB743"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75</w:t>
            </w:r>
          </w:p>
        </w:tc>
        <w:tc>
          <w:tcPr>
            <w:tcW w:w="785" w:type="pct"/>
          </w:tcPr>
          <w:p w14:paraId="55516A05" w14:textId="77777777" w:rsidR="009640DB" w:rsidRPr="0062289E" w:rsidRDefault="009640DB" w:rsidP="009640DB">
            <w:pPr>
              <w:jc w:val="center"/>
              <w:rPr>
                <w:rFonts w:ascii="Arial" w:hAnsi="Arial" w:cs="Arial"/>
                <w:color w:val="000000"/>
                <w:szCs w:val="21"/>
              </w:rPr>
            </w:pPr>
          </w:p>
        </w:tc>
        <w:tc>
          <w:tcPr>
            <w:tcW w:w="785" w:type="pct"/>
          </w:tcPr>
          <w:p w14:paraId="2F5D2878" w14:textId="77777777" w:rsidR="009640DB" w:rsidRPr="0062289E" w:rsidRDefault="009640DB" w:rsidP="009640DB">
            <w:pPr>
              <w:jc w:val="center"/>
              <w:rPr>
                <w:rFonts w:ascii="Arial" w:hAnsi="Arial" w:cs="Arial"/>
                <w:color w:val="000000"/>
                <w:szCs w:val="21"/>
              </w:rPr>
            </w:pPr>
          </w:p>
        </w:tc>
      </w:tr>
      <w:tr w:rsidR="009640DB" w:rsidRPr="0062289E" w14:paraId="5794CC09" w14:textId="77777777" w:rsidTr="0023433D">
        <w:tc>
          <w:tcPr>
            <w:tcW w:w="1859" w:type="pct"/>
          </w:tcPr>
          <w:p w14:paraId="56BB0715"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No work</w:t>
            </w:r>
          </w:p>
        </w:tc>
        <w:tc>
          <w:tcPr>
            <w:tcW w:w="785" w:type="pct"/>
          </w:tcPr>
          <w:p w14:paraId="600B988E" w14:textId="052230A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46</w:t>
            </w:r>
          </w:p>
        </w:tc>
        <w:tc>
          <w:tcPr>
            <w:tcW w:w="786" w:type="pct"/>
          </w:tcPr>
          <w:p w14:paraId="37E856F4" w14:textId="0BB129B3"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64</w:t>
            </w:r>
          </w:p>
        </w:tc>
        <w:tc>
          <w:tcPr>
            <w:tcW w:w="785" w:type="pct"/>
          </w:tcPr>
          <w:p w14:paraId="675CA089" w14:textId="77777777" w:rsidR="009640DB" w:rsidRPr="0062289E" w:rsidRDefault="009640DB" w:rsidP="009640DB">
            <w:pPr>
              <w:jc w:val="center"/>
              <w:rPr>
                <w:rFonts w:ascii="Arial" w:hAnsi="Arial" w:cs="Arial"/>
                <w:color w:val="000000"/>
                <w:szCs w:val="21"/>
              </w:rPr>
            </w:pPr>
          </w:p>
        </w:tc>
        <w:tc>
          <w:tcPr>
            <w:tcW w:w="785" w:type="pct"/>
          </w:tcPr>
          <w:p w14:paraId="67879610" w14:textId="77777777" w:rsidR="009640DB" w:rsidRPr="0062289E" w:rsidRDefault="009640DB" w:rsidP="009640DB">
            <w:pPr>
              <w:jc w:val="center"/>
              <w:rPr>
                <w:rFonts w:ascii="Arial" w:hAnsi="Arial" w:cs="Arial"/>
                <w:color w:val="000000"/>
                <w:szCs w:val="21"/>
              </w:rPr>
            </w:pPr>
          </w:p>
        </w:tc>
      </w:tr>
      <w:tr w:rsidR="00A24BD7" w:rsidRPr="0062289E" w14:paraId="3D3557A5" w14:textId="77777777" w:rsidTr="0023433D">
        <w:tc>
          <w:tcPr>
            <w:tcW w:w="1859" w:type="pct"/>
            <w:vAlign w:val="center"/>
          </w:tcPr>
          <w:p w14:paraId="02646883"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Average monthly household income</w:t>
            </w:r>
          </w:p>
        </w:tc>
        <w:tc>
          <w:tcPr>
            <w:tcW w:w="785" w:type="pct"/>
          </w:tcPr>
          <w:p w14:paraId="610A2B00" w14:textId="77777777" w:rsidR="00A24BD7" w:rsidRPr="0062289E" w:rsidRDefault="00A24BD7" w:rsidP="0023433D">
            <w:pPr>
              <w:jc w:val="center"/>
              <w:rPr>
                <w:rFonts w:ascii="Arial" w:hAnsi="Arial" w:cs="Arial"/>
                <w:color w:val="000000"/>
                <w:szCs w:val="21"/>
              </w:rPr>
            </w:pPr>
          </w:p>
        </w:tc>
        <w:tc>
          <w:tcPr>
            <w:tcW w:w="786" w:type="pct"/>
          </w:tcPr>
          <w:p w14:paraId="5E208ECB" w14:textId="77777777" w:rsidR="00A24BD7" w:rsidRPr="0062289E" w:rsidRDefault="00A24BD7" w:rsidP="0023433D">
            <w:pPr>
              <w:jc w:val="center"/>
              <w:rPr>
                <w:rFonts w:ascii="Arial" w:hAnsi="Arial" w:cs="Arial"/>
                <w:color w:val="000000"/>
                <w:szCs w:val="21"/>
              </w:rPr>
            </w:pPr>
          </w:p>
        </w:tc>
        <w:tc>
          <w:tcPr>
            <w:tcW w:w="785" w:type="pct"/>
          </w:tcPr>
          <w:p w14:paraId="2212F2E4" w14:textId="4B4962B3"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79</w:t>
            </w:r>
          </w:p>
        </w:tc>
        <w:tc>
          <w:tcPr>
            <w:tcW w:w="785" w:type="pct"/>
          </w:tcPr>
          <w:p w14:paraId="4BFCD2F1" w14:textId="5A8DC313"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67</w:t>
            </w:r>
          </w:p>
        </w:tc>
      </w:tr>
      <w:tr w:rsidR="009640DB" w:rsidRPr="0062289E" w14:paraId="5F2E98F5" w14:textId="77777777" w:rsidTr="0023433D">
        <w:tc>
          <w:tcPr>
            <w:tcW w:w="1859" w:type="pct"/>
          </w:tcPr>
          <w:p w14:paraId="42702497"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Less than ¥5000</w:t>
            </w:r>
          </w:p>
        </w:tc>
        <w:tc>
          <w:tcPr>
            <w:tcW w:w="785" w:type="pct"/>
          </w:tcPr>
          <w:p w14:paraId="633891EA" w14:textId="3903E184"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20</w:t>
            </w:r>
          </w:p>
        </w:tc>
        <w:tc>
          <w:tcPr>
            <w:tcW w:w="786" w:type="pct"/>
          </w:tcPr>
          <w:p w14:paraId="0C42AEC7" w14:textId="64EF5DE4"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41</w:t>
            </w:r>
          </w:p>
        </w:tc>
        <w:tc>
          <w:tcPr>
            <w:tcW w:w="785" w:type="pct"/>
          </w:tcPr>
          <w:p w14:paraId="7537C9ED" w14:textId="77777777" w:rsidR="009640DB" w:rsidRPr="0062289E" w:rsidRDefault="009640DB" w:rsidP="009640DB">
            <w:pPr>
              <w:jc w:val="center"/>
              <w:rPr>
                <w:rFonts w:ascii="Arial" w:hAnsi="Arial" w:cs="Arial"/>
                <w:color w:val="000000"/>
                <w:szCs w:val="21"/>
              </w:rPr>
            </w:pPr>
          </w:p>
        </w:tc>
        <w:tc>
          <w:tcPr>
            <w:tcW w:w="785" w:type="pct"/>
          </w:tcPr>
          <w:p w14:paraId="784A8DCB" w14:textId="77777777" w:rsidR="009640DB" w:rsidRPr="0062289E" w:rsidRDefault="009640DB" w:rsidP="009640DB">
            <w:pPr>
              <w:jc w:val="center"/>
              <w:rPr>
                <w:rFonts w:ascii="Arial" w:hAnsi="Arial" w:cs="Arial"/>
                <w:color w:val="000000"/>
                <w:szCs w:val="21"/>
              </w:rPr>
            </w:pPr>
          </w:p>
        </w:tc>
      </w:tr>
      <w:tr w:rsidR="009640DB" w:rsidRPr="0062289E" w14:paraId="0F13BE2C" w14:textId="77777777" w:rsidTr="0023433D">
        <w:tc>
          <w:tcPr>
            <w:tcW w:w="1859" w:type="pct"/>
          </w:tcPr>
          <w:p w14:paraId="19AEE4B8"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Between ¥5000 and ¥15000</w:t>
            </w:r>
          </w:p>
        </w:tc>
        <w:tc>
          <w:tcPr>
            <w:tcW w:w="785" w:type="pct"/>
          </w:tcPr>
          <w:p w14:paraId="65892808" w14:textId="4DF1E4F8"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71</w:t>
            </w:r>
          </w:p>
        </w:tc>
        <w:tc>
          <w:tcPr>
            <w:tcW w:w="786" w:type="pct"/>
          </w:tcPr>
          <w:p w14:paraId="59D195CB" w14:textId="53E9E292"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22</w:t>
            </w:r>
          </w:p>
        </w:tc>
        <w:tc>
          <w:tcPr>
            <w:tcW w:w="785" w:type="pct"/>
          </w:tcPr>
          <w:p w14:paraId="586C733F" w14:textId="77777777" w:rsidR="009640DB" w:rsidRPr="0062289E" w:rsidRDefault="009640DB" w:rsidP="009640DB">
            <w:pPr>
              <w:jc w:val="center"/>
              <w:rPr>
                <w:rFonts w:ascii="Arial" w:hAnsi="Arial" w:cs="Arial"/>
                <w:color w:val="000000"/>
                <w:szCs w:val="21"/>
              </w:rPr>
            </w:pPr>
          </w:p>
        </w:tc>
        <w:tc>
          <w:tcPr>
            <w:tcW w:w="785" w:type="pct"/>
          </w:tcPr>
          <w:p w14:paraId="538E244F" w14:textId="77777777" w:rsidR="009640DB" w:rsidRPr="0062289E" w:rsidRDefault="009640DB" w:rsidP="009640DB">
            <w:pPr>
              <w:jc w:val="center"/>
              <w:rPr>
                <w:rFonts w:ascii="Arial" w:hAnsi="Arial" w:cs="Arial"/>
                <w:color w:val="000000"/>
                <w:szCs w:val="21"/>
              </w:rPr>
            </w:pPr>
          </w:p>
        </w:tc>
      </w:tr>
      <w:tr w:rsidR="009640DB" w:rsidRPr="0062289E" w14:paraId="5888D66E" w14:textId="77777777" w:rsidTr="0023433D">
        <w:tc>
          <w:tcPr>
            <w:tcW w:w="1859" w:type="pct"/>
          </w:tcPr>
          <w:p w14:paraId="03735ECD"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More than ¥20000</w:t>
            </w:r>
          </w:p>
        </w:tc>
        <w:tc>
          <w:tcPr>
            <w:tcW w:w="785" w:type="pct"/>
          </w:tcPr>
          <w:p w14:paraId="7C089684" w14:textId="4EA5EB22"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24</w:t>
            </w:r>
          </w:p>
        </w:tc>
        <w:tc>
          <w:tcPr>
            <w:tcW w:w="786" w:type="pct"/>
          </w:tcPr>
          <w:p w14:paraId="7083410F" w14:textId="4E3A4700"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52</w:t>
            </w:r>
          </w:p>
        </w:tc>
        <w:tc>
          <w:tcPr>
            <w:tcW w:w="785" w:type="pct"/>
          </w:tcPr>
          <w:p w14:paraId="7663C712" w14:textId="77777777" w:rsidR="009640DB" w:rsidRPr="0062289E" w:rsidRDefault="009640DB" w:rsidP="009640DB">
            <w:pPr>
              <w:jc w:val="center"/>
              <w:rPr>
                <w:rFonts w:ascii="Arial" w:hAnsi="Arial" w:cs="Arial"/>
                <w:color w:val="000000"/>
                <w:szCs w:val="21"/>
              </w:rPr>
            </w:pPr>
          </w:p>
        </w:tc>
        <w:tc>
          <w:tcPr>
            <w:tcW w:w="785" w:type="pct"/>
          </w:tcPr>
          <w:p w14:paraId="6CD8E9A8" w14:textId="77777777" w:rsidR="009640DB" w:rsidRPr="0062289E" w:rsidRDefault="009640DB" w:rsidP="009640DB">
            <w:pPr>
              <w:jc w:val="center"/>
              <w:rPr>
                <w:rFonts w:ascii="Arial" w:hAnsi="Arial" w:cs="Arial"/>
                <w:color w:val="000000"/>
                <w:szCs w:val="21"/>
              </w:rPr>
            </w:pPr>
          </w:p>
        </w:tc>
      </w:tr>
      <w:tr w:rsidR="00A24BD7" w:rsidRPr="0062289E" w14:paraId="3D8F141C" w14:textId="77777777" w:rsidTr="0023433D">
        <w:tc>
          <w:tcPr>
            <w:tcW w:w="1859" w:type="pct"/>
            <w:vAlign w:val="center"/>
          </w:tcPr>
          <w:p w14:paraId="1497124E"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Pregnancy preparation time</w:t>
            </w:r>
          </w:p>
        </w:tc>
        <w:tc>
          <w:tcPr>
            <w:tcW w:w="785" w:type="pct"/>
          </w:tcPr>
          <w:p w14:paraId="02A5F3BC" w14:textId="77777777" w:rsidR="00A24BD7" w:rsidRPr="0062289E" w:rsidRDefault="00A24BD7" w:rsidP="0023433D">
            <w:pPr>
              <w:jc w:val="center"/>
              <w:rPr>
                <w:rFonts w:ascii="Arial" w:hAnsi="Arial" w:cs="Arial"/>
                <w:color w:val="000000"/>
                <w:szCs w:val="21"/>
              </w:rPr>
            </w:pPr>
          </w:p>
        </w:tc>
        <w:tc>
          <w:tcPr>
            <w:tcW w:w="786" w:type="pct"/>
          </w:tcPr>
          <w:p w14:paraId="33842C05" w14:textId="77777777" w:rsidR="00A24BD7" w:rsidRPr="0062289E" w:rsidRDefault="00A24BD7" w:rsidP="0023433D">
            <w:pPr>
              <w:jc w:val="center"/>
              <w:rPr>
                <w:rFonts w:ascii="Arial" w:hAnsi="Arial" w:cs="Arial"/>
                <w:color w:val="000000"/>
                <w:szCs w:val="21"/>
              </w:rPr>
            </w:pPr>
          </w:p>
        </w:tc>
        <w:tc>
          <w:tcPr>
            <w:tcW w:w="785" w:type="pct"/>
          </w:tcPr>
          <w:p w14:paraId="7099828C" w14:textId="23933D94"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4.43</w:t>
            </w:r>
          </w:p>
        </w:tc>
        <w:tc>
          <w:tcPr>
            <w:tcW w:w="785" w:type="pct"/>
          </w:tcPr>
          <w:p w14:paraId="4C3237AF" w14:textId="3B669C43"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04</w:t>
            </w:r>
          </w:p>
        </w:tc>
      </w:tr>
      <w:tr w:rsidR="009640DB" w:rsidRPr="0062289E" w14:paraId="69BC9C55" w14:textId="77777777" w:rsidTr="0023433D">
        <w:tc>
          <w:tcPr>
            <w:tcW w:w="1859" w:type="pct"/>
          </w:tcPr>
          <w:p w14:paraId="3503405A"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Less than 2 years</w:t>
            </w:r>
          </w:p>
        </w:tc>
        <w:tc>
          <w:tcPr>
            <w:tcW w:w="785" w:type="pct"/>
          </w:tcPr>
          <w:p w14:paraId="58C88FCA" w14:textId="2809E704"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52</w:t>
            </w:r>
          </w:p>
        </w:tc>
        <w:tc>
          <w:tcPr>
            <w:tcW w:w="786" w:type="pct"/>
          </w:tcPr>
          <w:p w14:paraId="21412315" w14:textId="1EF04678"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78</w:t>
            </w:r>
          </w:p>
        </w:tc>
        <w:tc>
          <w:tcPr>
            <w:tcW w:w="785" w:type="pct"/>
          </w:tcPr>
          <w:p w14:paraId="5AEBA947" w14:textId="77777777" w:rsidR="009640DB" w:rsidRPr="0062289E" w:rsidRDefault="009640DB" w:rsidP="009640DB">
            <w:pPr>
              <w:jc w:val="center"/>
              <w:rPr>
                <w:rFonts w:ascii="Arial" w:hAnsi="Arial" w:cs="Arial"/>
                <w:color w:val="000000"/>
                <w:szCs w:val="21"/>
              </w:rPr>
            </w:pPr>
          </w:p>
        </w:tc>
        <w:tc>
          <w:tcPr>
            <w:tcW w:w="785" w:type="pct"/>
          </w:tcPr>
          <w:p w14:paraId="1DCA0208" w14:textId="77777777" w:rsidR="009640DB" w:rsidRPr="0062289E" w:rsidRDefault="009640DB" w:rsidP="009640DB">
            <w:pPr>
              <w:jc w:val="center"/>
              <w:rPr>
                <w:rFonts w:ascii="Arial" w:hAnsi="Arial" w:cs="Arial"/>
                <w:color w:val="000000"/>
                <w:szCs w:val="21"/>
              </w:rPr>
            </w:pPr>
          </w:p>
        </w:tc>
      </w:tr>
      <w:tr w:rsidR="009640DB" w:rsidRPr="0062289E" w14:paraId="12A49D42" w14:textId="77777777" w:rsidTr="0023433D">
        <w:tc>
          <w:tcPr>
            <w:tcW w:w="1859" w:type="pct"/>
          </w:tcPr>
          <w:p w14:paraId="03C66843"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Between 3 and 5 years</w:t>
            </w:r>
          </w:p>
        </w:tc>
        <w:tc>
          <w:tcPr>
            <w:tcW w:w="785" w:type="pct"/>
          </w:tcPr>
          <w:p w14:paraId="6D9A7DB9" w14:textId="02CC1E0C"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51</w:t>
            </w:r>
          </w:p>
        </w:tc>
        <w:tc>
          <w:tcPr>
            <w:tcW w:w="786" w:type="pct"/>
          </w:tcPr>
          <w:p w14:paraId="5AD60290" w14:textId="6BA96B8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97</w:t>
            </w:r>
          </w:p>
        </w:tc>
        <w:tc>
          <w:tcPr>
            <w:tcW w:w="785" w:type="pct"/>
          </w:tcPr>
          <w:p w14:paraId="5F2D3EEE" w14:textId="77777777" w:rsidR="009640DB" w:rsidRPr="0062289E" w:rsidRDefault="009640DB" w:rsidP="009640DB">
            <w:pPr>
              <w:jc w:val="center"/>
              <w:rPr>
                <w:rFonts w:ascii="Arial" w:hAnsi="Arial" w:cs="Arial"/>
                <w:color w:val="000000"/>
                <w:szCs w:val="21"/>
              </w:rPr>
            </w:pPr>
          </w:p>
        </w:tc>
        <w:tc>
          <w:tcPr>
            <w:tcW w:w="785" w:type="pct"/>
          </w:tcPr>
          <w:p w14:paraId="65D40A86" w14:textId="77777777" w:rsidR="009640DB" w:rsidRPr="0062289E" w:rsidRDefault="009640DB" w:rsidP="009640DB">
            <w:pPr>
              <w:jc w:val="center"/>
              <w:rPr>
                <w:rFonts w:ascii="Arial" w:hAnsi="Arial" w:cs="Arial"/>
                <w:color w:val="000000"/>
                <w:szCs w:val="21"/>
              </w:rPr>
            </w:pPr>
          </w:p>
        </w:tc>
      </w:tr>
      <w:tr w:rsidR="009640DB" w:rsidRPr="0062289E" w14:paraId="0031CF7F" w14:textId="77777777" w:rsidTr="0023433D">
        <w:tc>
          <w:tcPr>
            <w:tcW w:w="1859" w:type="pct"/>
          </w:tcPr>
          <w:p w14:paraId="5031BA01"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Between 6 and 9 years</w:t>
            </w:r>
          </w:p>
        </w:tc>
        <w:tc>
          <w:tcPr>
            <w:tcW w:w="785" w:type="pct"/>
          </w:tcPr>
          <w:p w14:paraId="1EB987B7" w14:textId="5D8F0A96"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9</w:t>
            </w:r>
          </w:p>
        </w:tc>
        <w:tc>
          <w:tcPr>
            <w:tcW w:w="786" w:type="pct"/>
          </w:tcPr>
          <w:p w14:paraId="4E9838AB" w14:textId="539606AA"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30</w:t>
            </w:r>
          </w:p>
        </w:tc>
        <w:tc>
          <w:tcPr>
            <w:tcW w:w="785" w:type="pct"/>
          </w:tcPr>
          <w:p w14:paraId="40C2D302" w14:textId="77777777" w:rsidR="009640DB" w:rsidRPr="0062289E" w:rsidRDefault="009640DB" w:rsidP="009640DB">
            <w:pPr>
              <w:jc w:val="center"/>
              <w:rPr>
                <w:rFonts w:ascii="Arial" w:hAnsi="Arial" w:cs="Arial"/>
                <w:color w:val="000000"/>
                <w:szCs w:val="21"/>
              </w:rPr>
            </w:pPr>
          </w:p>
        </w:tc>
        <w:tc>
          <w:tcPr>
            <w:tcW w:w="785" w:type="pct"/>
          </w:tcPr>
          <w:p w14:paraId="0D25DA3B" w14:textId="77777777" w:rsidR="009640DB" w:rsidRPr="0062289E" w:rsidRDefault="009640DB" w:rsidP="009640DB">
            <w:pPr>
              <w:jc w:val="center"/>
              <w:rPr>
                <w:rFonts w:ascii="Arial" w:hAnsi="Arial" w:cs="Arial"/>
                <w:color w:val="000000"/>
                <w:szCs w:val="21"/>
              </w:rPr>
            </w:pPr>
          </w:p>
        </w:tc>
      </w:tr>
      <w:tr w:rsidR="009640DB" w:rsidRPr="0062289E" w14:paraId="7FBC0433" w14:textId="77777777" w:rsidTr="0023433D">
        <w:tc>
          <w:tcPr>
            <w:tcW w:w="1859" w:type="pct"/>
          </w:tcPr>
          <w:p w14:paraId="11F1E83F" w14:textId="77777777" w:rsidR="009640DB" w:rsidRPr="0062289E" w:rsidRDefault="009640DB" w:rsidP="009640DB">
            <w:pPr>
              <w:jc w:val="center"/>
              <w:rPr>
                <w:rFonts w:ascii="Arial" w:hAnsi="Arial" w:cs="Arial"/>
                <w:color w:val="000000"/>
                <w:szCs w:val="21"/>
              </w:rPr>
            </w:pPr>
            <w:r w:rsidRPr="0062289E">
              <w:rPr>
                <w:rFonts w:ascii="Arial" w:eastAsia="SimSun" w:hAnsi="Arial" w:cs="Arial"/>
                <w:color w:val="000000"/>
                <w:szCs w:val="21"/>
              </w:rPr>
              <w:t>More than 10 years</w:t>
            </w:r>
          </w:p>
        </w:tc>
        <w:tc>
          <w:tcPr>
            <w:tcW w:w="785" w:type="pct"/>
          </w:tcPr>
          <w:p w14:paraId="086779B4" w14:textId="3D8A905C"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3</w:t>
            </w:r>
          </w:p>
        </w:tc>
        <w:tc>
          <w:tcPr>
            <w:tcW w:w="786" w:type="pct"/>
          </w:tcPr>
          <w:p w14:paraId="04B4B4CF" w14:textId="07D0E2C8"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0</w:t>
            </w:r>
          </w:p>
        </w:tc>
        <w:tc>
          <w:tcPr>
            <w:tcW w:w="785" w:type="pct"/>
          </w:tcPr>
          <w:p w14:paraId="23891AA3" w14:textId="77777777" w:rsidR="009640DB" w:rsidRPr="0062289E" w:rsidRDefault="009640DB" w:rsidP="009640DB">
            <w:pPr>
              <w:jc w:val="center"/>
              <w:rPr>
                <w:rFonts w:ascii="Arial" w:hAnsi="Arial" w:cs="Arial"/>
                <w:color w:val="000000"/>
                <w:szCs w:val="21"/>
              </w:rPr>
            </w:pPr>
          </w:p>
        </w:tc>
        <w:tc>
          <w:tcPr>
            <w:tcW w:w="785" w:type="pct"/>
          </w:tcPr>
          <w:p w14:paraId="5DCF960B" w14:textId="77777777" w:rsidR="009640DB" w:rsidRPr="0062289E" w:rsidRDefault="009640DB" w:rsidP="009640DB">
            <w:pPr>
              <w:jc w:val="center"/>
              <w:rPr>
                <w:rFonts w:ascii="Arial" w:hAnsi="Arial" w:cs="Arial"/>
                <w:color w:val="000000"/>
                <w:szCs w:val="21"/>
              </w:rPr>
            </w:pPr>
          </w:p>
        </w:tc>
      </w:tr>
      <w:tr w:rsidR="00A24BD7" w:rsidRPr="0062289E" w14:paraId="336BA6D9" w14:textId="77777777" w:rsidTr="0023433D">
        <w:tc>
          <w:tcPr>
            <w:tcW w:w="1859" w:type="pct"/>
            <w:vAlign w:val="center"/>
          </w:tcPr>
          <w:p w14:paraId="6AFA216B"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Received treatment in the past</w:t>
            </w:r>
          </w:p>
        </w:tc>
        <w:tc>
          <w:tcPr>
            <w:tcW w:w="785" w:type="pct"/>
          </w:tcPr>
          <w:p w14:paraId="18E100AE" w14:textId="77777777" w:rsidR="00A24BD7" w:rsidRPr="0062289E" w:rsidRDefault="00A24BD7" w:rsidP="0023433D">
            <w:pPr>
              <w:jc w:val="center"/>
              <w:rPr>
                <w:rFonts w:ascii="Arial" w:hAnsi="Arial" w:cs="Arial"/>
                <w:color w:val="000000"/>
                <w:szCs w:val="21"/>
              </w:rPr>
            </w:pPr>
          </w:p>
        </w:tc>
        <w:tc>
          <w:tcPr>
            <w:tcW w:w="786" w:type="pct"/>
          </w:tcPr>
          <w:p w14:paraId="0AE3E1F7" w14:textId="77777777" w:rsidR="00A24BD7" w:rsidRPr="0062289E" w:rsidRDefault="00A24BD7" w:rsidP="0023433D">
            <w:pPr>
              <w:jc w:val="center"/>
              <w:rPr>
                <w:rFonts w:ascii="Arial" w:hAnsi="Arial" w:cs="Arial"/>
                <w:color w:val="000000"/>
                <w:szCs w:val="21"/>
              </w:rPr>
            </w:pPr>
          </w:p>
        </w:tc>
        <w:tc>
          <w:tcPr>
            <w:tcW w:w="785" w:type="pct"/>
          </w:tcPr>
          <w:p w14:paraId="63607088" w14:textId="62381407" w:rsidR="00A24BD7" w:rsidRPr="0062289E" w:rsidRDefault="007D757B" w:rsidP="0023433D">
            <w:pPr>
              <w:jc w:val="center"/>
              <w:rPr>
                <w:rFonts w:ascii="Arial" w:hAnsi="Arial" w:cs="Arial"/>
                <w:color w:val="000000"/>
                <w:szCs w:val="21"/>
              </w:rPr>
            </w:pPr>
            <w:r w:rsidRPr="0062289E">
              <w:rPr>
                <w:rFonts w:ascii="Arial" w:hAnsi="Arial" w:cs="Arial"/>
                <w:color w:val="000000"/>
                <w:szCs w:val="21"/>
              </w:rPr>
              <w:t>0.50</w:t>
            </w:r>
          </w:p>
        </w:tc>
        <w:tc>
          <w:tcPr>
            <w:tcW w:w="785" w:type="pct"/>
          </w:tcPr>
          <w:p w14:paraId="05CA0D44" w14:textId="26061446" w:rsidR="00A24BD7" w:rsidRPr="0062289E" w:rsidRDefault="007D757B" w:rsidP="0023433D">
            <w:pPr>
              <w:jc w:val="center"/>
              <w:rPr>
                <w:rFonts w:ascii="Arial" w:hAnsi="Arial" w:cs="Arial"/>
                <w:color w:val="000000"/>
                <w:szCs w:val="21"/>
              </w:rPr>
            </w:pPr>
            <w:r w:rsidRPr="0062289E">
              <w:rPr>
                <w:rFonts w:ascii="Arial" w:hAnsi="Arial" w:cs="Arial"/>
                <w:color w:val="000000"/>
                <w:szCs w:val="21"/>
              </w:rPr>
              <w:t>0.48</w:t>
            </w:r>
          </w:p>
        </w:tc>
      </w:tr>
      <w:tr w:rsidR="007D757B" w:rsidRPr="0062289E" w14:paraId="776595A9" w14:textId="77777777" w:rsidTr="0023433D">
        <w:tc>
          <w:tcPr>
            <w:tcW w:w="1859" w:type="pct"/>
            <w:vAlign w:val="center"/>
          </w:tcPr>
          <w:p w14:paraId="43EC8EB3" w14:textId="77777777" w:rsidR="007D757B" w:rsidRPr="0062289E" w:rsidRDefault="007D757B" w:rsidP="007D757B">
            <w:pPr>
              <w:jc w:val="center"/>
              <w:rPr>
                <w:rFonts w:ascii="Arial" w:hAnsi="Arial" w:cs="Arial"/>
                <w:color w:val="000000"/>
                <w:szCs w:val="21"/>
              </w:rPr>
            </w:pPr>
            <w:r w:rsidRPr="0062289E">
              <w:rPr>
                <w:rFonts w:ascii="Arial" w:eastAsia="SimSun" w:hAnsi="Arial" w:cs="Arial"/>
                <w:bCs/>
                <w:iCs/>
                <w:color w:val="000000"/>
                <w:szCs w:val="21"/>
              </w:rPr>
              <w:t>Yes</w:t>
            </w:r>
          </w:p>
        </w:tc>
        <w:tc>
          <w:tcPr>
            <w:tcW w:w="785" w:type="pct"/>
          </w:tcPr>
          <w:p w14:paraId="652B47E2" w14:textId="13CCFEF1" w:rsidR="007D757B" w:rsidRPr="0062289E" w:rsidRDefault="007D757B" w:rsidP="007D757B">
            <w:pPr>
              <w:jc w:val="center"/>
              <w:rPr>
                <w:rFonts w:ascii="Arial" w:hAnsi="Arial" w:cs="Arial"/>
                <w:color w:val="000000"/>
                <w:szCs w:val="21"/>
              </w:rPr>
            </w:pPr>
            <w:r w:rsidRPr="0062289E">
              <w:rPr>
                <w:rFonts w:ascii="Arial" w:hAnsi="Arial" w:cs="Arial"/>
                <w:color w:val="000000"/>
                <w:szCs w:val="21"/>
              </w:rPr>
              <w:t>74</w:t>
            </w:r>
          </w:p>
        </w:tc>
        <w:tc>
          <w:tcPr>
            <w:tcW w:w="786" w:type="pct"/>
          </w:tcPr>
          <w:p w14:paraId="4871A7A8" w14:textId="3A5D15D4" w:rsidR="007D757B" w:rsidRPr="0062289E" w:rsidRDefault="007D757B" w:rsidP="007D757B">
            <w:pPr>
              <w:jc w:val="center"/>
              <w:rPr>
                <w:rFonts w:ascii="Arial" w:hAnsi="Arial" w:cs="Arial"/>
                <w:color w:val="000000"/>
                <w:szCs w:val="21"/>
              </w:rPr>
            </w:pPr>
            <w:r w:rsidRPr="0062289E">
              <w:rPr>
                <w:rFonts w:ascii="Arial" w:hAnsi="Arial" w:cs="Arial"/>
                <w:color w:val="000000"/>
                <w:szCs w:val="21"/>
              </w:rPr>
              <w:t>148</w:t>
            </w:r>
          </w:p>
        </w:tc>
        <w:tc>
          <w:tcPr>
            <w:tcW w:w="785" w:type="pct"/>
          </w:tcPr>
          <w:p w14:paraId="4B39A9DA" w14:textId="77777777" w:rsidR="007D757B" w:rsidRPr="0062289E" w:rsidRDefault="007D757B" w:rsidP="007D757B">
            <w:pPr>
              <w:jc w:val="center"/>
              <w:rPr>
                <w:rFonts w:ascii="Arial" w:hAnsi="Arial" w:cs="Arial"/>
                <w:color w:val="000000"/>
                <w:szCs w:val="21"/>
              </w:rPr>
            </w:pPr>
          </w:p>
        </w:tc>
        <w:tc>
          <w:tcPr>
            <w:tcW w:w="785" w:type="pct"/>
          </w:tcPr>
          <w:p w14:paraId="7E35F785" w14:textId="77777777" w:rsidR="007D757B" w:rsidRPr="0062289E" w:rsidRDefault="007D757B" w:rsidP="007D757B">
            <w:pPr>
              <w:jc w:val="center"/>
              <w:rPr>
                <w:rFonts w:ascii="Arial" w:hAnsi="Arial" w:cs="Arial"/>
                <w:color w:val="000000"/>
                <w:szCs w:val="21"/>
              </w:rPr>
            </w:pPr>
          </w:p>
        </w:tc>
      </w:tr>
      <w:tr w:rsidR="007D757B" w:rsidRPr="0062289E" w14:paraId="2B8AFA5B" w14:textId="77777777" w:rsidTr="0023433D">
        <w:tc>
          <w:tcPr>
            <w:tcW w:w="1859" w:type="pct"/>
            <w:vAlign w:val="center"/>
          </w:tcPr>
          <w:p w14:paraId="0F2B676A" w14:textId="77777777" w:rsidR="007D757B" w:rsidRPr="0062289E" w:rsidRDefault="007D757B" w:rsidP="007D757B">
            <w:pPr>
              <w:jc w:val="center"/>
              <w:rPr>
                <w:rFonts w:ascii="Arial" w:hAnsi="Arial" w:cs="Arial"/>
                <w:color w:val="000000"/>
                <w:szCs w:val="21"/>
              </w:rPr>
            </w:pPr>
            <w:r w:rsidRPr="0062289E">
              <w:rPr>
                <w:rFonts w:ascii="Arial" w:eastAsia="SimSun" w:hAnsi="Arial" w:cs="Arial"/>
                <w:bCs/>
                <w:iCs/>
                <w:color w:val="000000"/>
                <w:szCs w:val="21"/>
              </w:rPr>
              <w:t>No</w:t>
            </w:r>
          </w:p>
        </w:tc>
        <w:tc>
          <w:tcPr>
            <w:tcW w:w="785" w:type="pct"/>
          </w:tcPr>
          <w:p w14:paraId="0F2AFA18" w14:textId="201B3B49" w:rsidR="007D757B" w:rsidRPr="0062289E" w:rsidRDefault="007D757B" w:rsidP="007D757B">
            <w:pPr>
              <w:jc w:val="center"/>
              <w:rPr>
                <w:rFonts w:ascii="Arial" w:hAnsi="Arial" w:cs="Arial"/>
                <w:color w:val="000000"/>
                <w:szCs w:val="21"/>
              </w:rPr>
            </w:pPr>
            <w:r w:rsidRPr="0062289E">
              <w:rPr>
                <w:rFonts w:ascii="Arial" w:hAnsi="Arial" w:cs="Arial"/>
                <w:color w:val="000000"/>
                <w:szCs w:val="21"/>
              </w:rPr>
              <w:t>41</w:t>
            </w:r>
          </w:p>
        </w:tc>
        <w:tc>
          <w:tcPr>
            <w:tcW w:w="786" w:type="pct"/>
          </w:tcPr>
          <w:p w14:paraId="7EC9211D" w14:textId="4FBE2E1E" w:rsidR="007D757B" w:rsidRPr="0062289E" w:rsidRDefault="007D757B" w:rsidP="007D757B">
            <w:pPr>
              <w:jc w:val="center"/>
              <w:rPr>
                <w:rFonts w:ascii="Arial" w:hAnsi="Arial" w:cs="Arial"/>
                <w:color w:val="000000"/>
                <w:szCs w:val="21"/>
              </w:rPr>
            </w:pPr>
            <w:r w:rsidRPr="0062289E">
              <w:rPr>
                <w:rFonts w:ascii="Arial" w:hAnsi="Arial" w:cs="Arial"/>
                <w:color w:val="000000"/>
                <w:szCs w:val="21"/>
              </w:rPr>
              <w:t>67</w:t>
            </w:r>
          </w:p>
        </w:tc>
        <w:tc>
          <w:tcPr>
            <w:tcW w:w="785" w:type="pct"/>
          </w:tcPr>
          <w:p w14:paraId="050850CC" w14:textId="77777777" w:rsidR="007D757B" w:rsidRPr="0062289E" w:rsidRDefault="007D757B" w:rsidP="007D757B">
            <w:pPr>
              <w:jc w:val="center"/>
              <w:rPr>
                <w:rFonts w:ascii="Arial" w:hAnsi="Arial" w:cs="Arial"/>
                <w:color w:val="000000"/>
                <w:szCs w:val="21"/>
              </w:rPr>
            </w:pPr>
          </w:p>
        </w:tc>
        <w:tc>
          <w:tcPr>
            <w:tcW w:w="785" w:type="pct"/>
          </w:tcPr>
          <w:p w14:paraId="2B104DF2" w14:textId="77777777" w:rsidR="007D757B" w:rsidRPr="0062289E" w:rsidRDefault="007D757B" w:rsidP="007D757B">
            <w:pPr>
              <w:jc w:val="center"/>
              <w:rPr>
                <w:rFonts w:ascii="Arial" w:hAnsi="Arial" w:cs="Arial"/>
                <w:color w:val="000000"/>
                <w:szCs w:val="21"/>
              </w:rPr>
            </w:pPr>
          </w:p>
        </w:tc>
      </w:tr>
      <w:tr w:rsidR="00A24BD7" w:rsidRPr="0062289E" w14:paraId="5571968E" w14:textId="77777777" w:rsidTr="0023433D">
        <w:tc>
          <w:tcPr>
            <w:tcW w:w="1859" w:type="pct"/>
            <w:vAlign w:val="center"/>
          </w:tcPr>
          <w:p w14:paraId="0DB34CCE"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Current stage of treatment</w:t>
            </w:r>
          </w:p>
        </w:tc>
        <w:tc>
          <w:tcPr>
            <w:tcW w:w="785" w:type="pct"/>
          </w:tcPr>
          <w:p w14:paraId="329622D9" w14:textId="77777777" w:rsidR="00A24BD7" w:rsidRPr="0062289E" w:rsidRDefault="00A24BD7" w:rsidP="0023433D">
            <w:pPr>
              <w:jc w:val="center"/>
              <w:rPr>
                <w:rFonts w:ascii="Arial" w:hAnsi="Arial" w:cs="Arial"/>
                <w:color w:val="000000"/>
                <w:szCs w:val="21"/>
              </w:rPr>
            </w:pPr>
          </w:p>
        </w:tc>
        <w:tc>
          <w:tcPr>
            <w:tcW w:w="786" w:type="pct"/>
          </w:tcPr>
          <w:p w14:paraId="44C3B885" w14:textId="77777777" w:rsidR="00A24BD7" w:rsidRPr="0062289E" w:rsidRDefault="00A24BD7" w:rsidP="0023433D">
            <w:pPr>
              <w:jc w:val="center"/>
              <w:rPr>
                <w:rFonts w:ascii="Arial" w:hAnsi="Arial" w:cs="Arial"/>
                <w:color w:val="000000"/>
                <w:szCs w:val="21"/>
              </w:rPr>
            </w:pPr>
          </w:p>
        </w:tc>
        <w:tc>
          <w:tcPr>
            <w:tcW w:w="785" w:type="pct"/>
          </w:tcPr>
          <w:p w14:paraId="238AB06B" w14:textId="326F7B62"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89</w:t>
            </w:r>
          </w:p>
        </w:tc>
        <w:tc>
          <w:tcPr>
            <w:tcW w:w="785" w:type="pct"/>
          </w:tcPr>
          <w:p w14:paraId="1A9EB424" w14:textId="0955E378"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35</w:t>
            </w:r>
          </w:p>
        </w:tc>
      </w:tr>
      <w:tr w:rsidR="009640DB" w:rsidRPr="0062289E" w14:paraId="541A30DA" w14:textId="77777777" w:rsidTr="0023433D">
        <w:tc>
          <w:tcPr>
            <w:tcW w:w="1859" w:type="pct"/>
            <w:vAlign w:val="center"/>
          </w:tcPr>
          <w:p w14:paraId="01A99863"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First visit</w:t>
            </w:r>
          </w:p>
        </w:tc>
        <w:tc>
          <w:tcPr>
            <w:tcW w:w="785" w:type="pct"/>
          </w:tcPr>
          <w:p w14:paraId="6247B66D" w14:textId="5D08721F"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4</w:t>
            </w:r>
          </w:p>
        </w:tc>
        <w:tc>
          <w:tcPr>
            <w:tcW w:w="786" w:type="pct"/>
          </w:tcPr>
          <w:p w14:paraId="742E50BB" w14:textId="280F08DF"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9</w:t>
            </w:r>
          </w:p>
        </w:tc>
        <w:tc>
          <w:tcPr>
            <w:tcW w:w="785" w:type="pct"/>
          </w:tcPr>
          <w:p w14:paraId="2FDC1922" w14:textId="77777777" w:rsidR="009640DB" w:rsidRPr="0062289E" w:rsidRDefault="009640DB" w:rsidP="009640DB">
            <w:pPr>
              <w:jc w:val="center"/>
              <w:rPr>
                <w:rFonts w:ascii="Arial" w:hAnsi="Arial" w:cs="Arial"/>
                <w:color w:val="000000"/>
                <w:szCs w:val="21"/>
              </w:rPr>
            </w:pPr>
          </w:p>
        </w:tc>
        <w:tc>
          <w:tcPr>
            <w:tcW w:w="785" w:type="pct"/>
          </w:tcPr>
          <w:p w14:paraId="29BD094A" w14:textId="77777777" w:rsidR="009640DB" w:rsidRPr="0062289E" w:rsidRDefault="009640DB" w:rsidP="009640DB">
            <w:pPr>
              <w:jc w:val="center"/>
              <w:rPr>
                <w:rFonts w:ascii="Arial" w:hAnsi="Arial" w:cs="Arial"/>
                <w:color w:val="000000"/>
                <w:szCs w:val="21"/>
              </w:rPr>
            </w:pPr>
          </w:p>
        </w:tc>
      </w:tr>
      <w:tr w:rsidR="009640DB" w:rsidRPr="0062289E" w14:paraId="42E0CD46" w14:textId="77777777" w:rsidTr="0023433D">
        <w:tc>
          <w:tcPr>
            <w:tcW w:w="1859" w:type="pct"/>
            <w:vAlign w:val="center"/>
          </w:tcPr>
          <w:p w14:paraId="0BD0F44A"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Physical examination</w:t>
            </w:r>
          </w:p>
        </w:tc>
        <w:tc>
          <w:tcPr>
            <w:tcW w:w="785" w:type="pct"/>
          </w:tcPr>
          <w:p w14:paraId="6A386D3B" w14:textId="63D42548"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26</w:t>
            </w:r>
          </w:p>
        </w:tc>
        <w:tc>
          <w:tcPr>
            <w:tcW w:w="786" w:type="pct"/>
          </w:tcPr>
          <w:p w14:paraId="11C37309" w14:textId="5CA725ED"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46</w:t>
            </w:r>
          </w:p>
        </w:tc>
        <w:tc>
          <w:tcPr>
            <w:tcW w:w="785" w:type="pct"/>
          </w:tcPr>
          <w:p w14:paraId="1220EAC0" w14:textId="77777777" w:rsidR="009640DB" w:rsidRPr="0062289E" w:rsidRDefault="009640DB" w:rsidP="009640DB">
            <w:pPr>
              <w:jc w:val="center"/>
              <w:rPr>
                <w:rFonts w:ascii="Arial" w:hAnsi="Arial" w:cs="Arial"/>
                <w:color w:val="000000"/>
                <w:szCs w:val="21"/>
              </w:rPr>
            </w:pPr>
          </w:p>
        </w:tc>
        <w:tc>
          <w:tcPr>
            <w:tcW w:w="785" w:type="pct"/>
          </w:tcPr>
          <w:p w14:paraId="13DA905C" w14:textId="77777777" w:rsidR="009640DB" w:rsidRPr="0062289E" w:rsidRDefault="009640DB" w:rsidP="009640DB">
            <w:pPr>
              <w:jc w:val="center"/>
              <w:rPr>
                <w:rFonts w:ascii="Arial" w:hAnsi="Arial" w:cs="Arial"/>
                <w:color w:val="000000"/>
                <w:szCs w:val="21"/>
              </w:rPr>
            </w:pPr>
          </w:p>
        </w:tc>
      </w:tr>
      <w:tr w:rsidR="009640DB" w:rsidRPr="0062289E" w14:paraId="7D27AB8D" w14:textId="77777777" w:rsidTr="0023433D">
        <w:tc>
          <w:tcPr>
            <w:tcW w:w="1859" w:type="pct"/>
            <w:vAlign w:val="center"/>
          </w:tcPr>
          <w:p w14:paraId="452FC494"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Accepting ART</w:t>
            </w:r>
          </w:p>
        </w:tc>
        <w:tc>
          <w:tcPr>
            <w:tcW w:w="785" w:type="pct"/>
          </w:tcPr>
          <w:p w14:paraId="54954CEA" w14:textId="1366EF15"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72</w:t>
            </w:r>
          </w:p>
        </w:tc>
        <w:tc>
          <w:tcPr>
            <w:tcW w:w="786" w:type="pct"/>
          </w:tcPr>
          <w:p w14:paraId="7EB47D1A" w14:textId="6EEEC760"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45</w:t>
            </w:r>
          </w:p>
        </w:tc>
        <w:tc>
          <w:tcPr>
            <w:tcW w:w="785" w:type="pct"/>
          </w:tcPr>
          <w:p w14:paraId="6D305550" w14:textId="77777777" w:rsidR="009640DB" w:rsidRPr="0062289E" w:rsidRDefault="009640DB" w:rsidP="009640DB">
            <w:pPr>
              <w:jc w:val="center"/>
              <w:rPr>
                <w:rFonts w:ascii="Arial" w:hAnsi="Arial" w:cs="Arial"/>
                <w:color w:val="000000"/>
                <w:szCs w:val="21"/>
              </w:rPr>
            </w:pPr>
          </w:p>
        </w:tc>
        <w:tc>
          <w:tcPr>
            <w:tcW w:w="785" w:type="pct"/>
          </w:tcPr>
          <w:p w14:paraId="7245DC77" w14:textId="77777777" w:rsidR="009640DB" w:rsidRPr="0062289E" w:rsidRDefault="009640DB" w:rsidP="009640DB">
            <w:pPr>
              <w:jc w:val="center"/>
              <w:rPr>
                <w:rFonts w:ascii="Arial" w:hAnsi="Arial" w:cs="Arial"/>
                <w:color w:val="000000"/>
                <w:szCs w:val="21"/>
              </w:rPr>
            </w:pPr>
          </w:p>
        </w:tc>
      </w:tr>
      <w:tr w:rsidR="009640DB" w:rsidRPr="0062289E" w14:paraId="1332598A" w14:textId="77777777" w:rsidTr="0023433D">
        <w:tc>
          <w:tcPr>
            <w:tcW w:w="1859" w:type="pct"/>
            <w:vAlign w:val="center"/>
          </w:tcPr>
          <w:p w14:paraId="75ED36D5"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Fetal preservation</w:t>
            </w:r>
          </w:p>
        </w:tc>
        <w:tc>
          <w:tcPr>
            <w:tcW w:w="785" w:type="pct"/>
          </w:tcPr>
          <w:p w14:paraId="285D77E6" w14:textId="5963AA68"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3</w:t>
            </w:r>
          </w:p>
        </w:tc>
        <w:tc>
          <w:tcPr>
            <w:tcW w:w="786" w:type="pct"/>
          </w:tcPr>
          <w:p w14:paraId="24CD8966" w14:textId="5F8D2D6C"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5</w:t>
            </w:r>
          </w:p>
        </w:tc>
        <w:tc>
          <w:tcPr>
            <w:tcW w:w="785" w:type="pct"/>
          </w:tcPr>
          <w:p w14:paraId="7C1CD588" w14:textId="77777777" w:rsidR="009640DB" w:rsidRPr="0062289E" w:rsidRDefault="009640DB" w:rsidP="009640DB">
            <w:pPr>
              <w:jc w:val="center"/>
              <w:rPr>
                <w:rFonts w:ascii="Arial" w:hAnsi="Arial" w:cs="Arial"/>
                <w:color w:val="000000"/>
                <w:szCs w:val="21"/>
              </w:rPr>
            </w:pPr>
          </w:p>
        </w:tc>
        <w:tc>
          <w:tcPr>
            <w:tcW w:w="785" w:type="pct"/>
          </w:tcPr>
          <w:p w14:paraId="7938CD8C" w14:textId="77777777" w:rsidR="009640DB" w:rsidRPr="0062289E" w:rsidRDefault="009640DB" w:rsidP="009640DB">
            <w:pPr>
              <w:jc w:val="center"/>
              <w:rPr>
                <w:rFonts w:ascii="Arial" w:hAnsi="Arial" w:cs="Arial"/>
                <w:color w:val="000000"/>
                <w:szCs w:val="21"/>
              </w:rPr>
            </w:pPr>
          </w:p>
        </w:tc>
      </w:tr>
      <w:tr w:rsidR="00A24BD7" w:rsidRPr="0062289E" w14:paraId="2C11EA1D" w14:textId="77777777" w:rsidTr="0023433D">
        <w:tc>
          <w:tcPr>
            <w:tcW w:w="1859" w:type="pct"/>
            <w:vAlign w:val="center"/>
          </w:tcPr>
          <w:p w14:paraId="0DA1C958"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Factors leading to infertility</w:t>
            </w:r>
          </w:p>
        </w:tc>
        <w:tc>
          <w:tcPr>
            <w:tcW w:w="785" w:type="pct"/>
          </w:tcPr>
          <w:p w14:paraId="12B5F004" w14:textId="77777777" w:rsidR="00A24BD7" w:rsidRPr="0062289E" w:rsidRDefault="00A24BD7" w:rsidP="0023433D">
            <w:pPr>
              <w:jc w:val="center"/>
              <w:rPr>
                <w:rFonts w:ascii="Arial" w:hAnsi="Arial" w:cs="Arial"/>
                <w:color w:val="000000"/>
                <w:szCs w:val="21"/>
              </w:rPr>
            </w:pPr>
          </w:p>
        </w:tc>
        <w:tc>
          <w:tcPr>
            <w:tcW w:w="786" w:type="pct"/>
          </w:tcPr>
          <w:p w14:paraId="68C58206" w14:textId="77777777" w:rsidR="00A24BD7" w:rsidRPr="0062289E" w:rsidRDefault="00A24BD7" w:rsidP="0023433D">
            <w:pPr>
              <w:jc w:val="center"/>
              <w:rPr>
                <w:rFonts w:ascii="Arial" w:hAnsi="Arial" w:cs="Arial"/>
                <w:color w:val="000000"/>
                <w:szCs w:val="21"/>
              </w:rPr>
            </w:pPr>
          </w:p>
        </w:tc>
        <w:tc>
          <w:tcPr>
            <w:tcW w:w="785" w:type="pct"/>
          </w:tcPr>
          <w:p w14:paraId="7C19FF56" w14:textId="1F9A18D4"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5.72</w:t>
            </w:r>
          </w:p>
        </w:tc>
        <w:tc>
          <w:tcPr>
            <w:tcW w:w="785" w:type="pct"/>
          </w:tcPr>
          <w:p w14:paraId="0C657A4F" w14:textId="3B7F3675"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13</w:t>
            </w:r>
          </w:p>
        </w:tc>
      </w:tr>
      <w:tr w:rsidR="009640DB" w:rsidRPr="0062289E" w14:paraId="28EAB55F" w14:textId="77777777" w:rsidTr="0023433D">
        <w:tc>
          <w:tcPr>
            <w:tcW w:w="1859" w:type="pct"/>
            <w:vAlign w:val="center"/>
          </w:tcPr>
          <w:p w14:paraId="464F23F7" w14:textId="77777777" w:rsidR="009640DB" w:rsidRPr="0062289E" w:rsidRDefault="009640DB" w:rsidP="009640DB">
            <w:pPr>
              <w:jc w:val="center"/>
              <w:rPr>
                <w:rFonts w:ascii="Arial" w:hAnsi="Arial" w:cs="Arial"/>
                <w:color w:val="000000"/>
                <w:szCs w:val="21"/>
              </w:rPr>
            </w:pPr>
            <w:r w:rsidRPr="0062289E">
              <w:rPr>
                <w:rFonts w:ascii="Arial" w:eastAsia="SimSun" w:hAnsi="Arial" w:cs="Arial"/>
                <w:bCs/>
                <w:iCs/>
                <w:color w:val="000000"/>
                <w:szCs w:val="21"/>
              </w:rPr>
              <w:t>Male</w:t>
            </w:r>
          </w:p>
        </w:tc>
        <w:tc>
          <w:tcPr>
            <w:tcW w:w="785" w:type="pct"/>
          </w:tcPr>
          <w:p w14:paraId="652394DE" w14:textId="78C35FD1"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2</w:t>
            </w:r>
          </w:p>
        </w:tc>
        <w:tc>
          <w:tcPr>
            <w:tcW w:w="786" w:type="pct"/>
          </w:tcPr>
          <w:p w14:paraId="2112F632" w14:textId="7A3FC996"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20</w:t>
            </w:r>
          </w:p>
        </w:tc>
        <w:tc>
          <w:tcPr>
            <w:tcW w:w="785" w:type="pct"/>
          </w:tcPr>
          <w:p w14:paraId="6F7BA511" w14:textId="77777777" w:rsidR="009640DB" w:rsidRPr="0062289E" w:rsidRDefault="009640DB" w:rsidP="009640DB">
            <w:pPr>
              <w:jc w:val="center"/>
              <w:rPr>
                <w:rFonts w:ascii="Arial" w:hAnsi="Arial" w:cs="Arial"/>
                <w:color w:val="000000"/>
                <w:szCs w:val="21"/>
              </w:rPr>
            </w:pPr>
          </w:p>
        </w:tc>
        <w:tc>
          <w:tcPr>
            <w:tcW w:w="785" w:type="pct"/>
          </w:tcPr>
          <w:p w14:paraId="75787343" w14:textId="77777777" w:rsidR="009640DB" w:rsidRPr="0062289E" w:rsidRDefault="009640DB" w:rsidP="009640DB">
            <w:pPr>
              <w:jc w:val="center"/>
              <w:rPr>
                <w:rFonts w:ascii="Arial" w:hAnsi="Arial" w:cs="Arial"/>
                <w:color w:val="000000"/>
                <w:szCs w:val="21"/>
              </w:rPr>
            </w:pPr>
          </w:p>
        </w:tc>
      </w:tr>
      <w:tr w:rsidR="009640DB" w:rsidRPr="0062289E" w14:paraId="182577A7" w14:textId="77777777" w:rsidTr="0023433D">
        <w:tc>
          <w:tcPr>
            <w:tcW w:w="1859" w:type="pct"/>
          </w:tcPr>
          <w:p w14:paraId="4F3CC3DE" w14:textId="7777777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Female</w:t>
            </w:r>
          </w:p>
        </w:tc>
        <w:tc>
          <w:tcPr>
            <w:tcW w:w="785" w:type="pct"/>
          </w:tcPr>
          <w:p w14:paraId="69330AFD" w14:textId="7C2578A6"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65</w:t>
            </w:r>
          </w:p>
        </w:tc>
        <w:tc>
          <w:tcPr>
            <w:tcW w:w="786" w:type="pct"/>
          </w:tcPr>
          <w:p w14:paraId="663988F7" w14:textId="44926D91"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95</w:t>
            </w:r>
          </w:p>
        </w:tc>
        <w:tc>
          <w:tcPr>
            <w:tcW w:w="785" w:type="pct"/>
          </w:tcPr>
          <w:p w14:paraId="48484BA3" w14:textId="77777777" w:rsidR="009640DB" w:rsidRPr="0062289E" w:rsidRDefault="009640DB" w:rsidP="009640DB">
            <w:pPr>
              <w:jc w:val="center"/>
              <w:rPr>
                <w:rFonts w:ascii="Arial" w:hAnsi="Arial" w:cs="Arial"/>
                <w:color w:val="000000"/>
                <w:szCs w:val="21"/>
              </w:rPr>
            </w:pPr>
          </w:p>
        </w:tc>
        <w:tc>
          <w:tcPr>
            <w:tcW w:w="785" w:type="pct"/>
          </w:tcPr>
          <w:p w14:paraId="188A993D" w14:textId="77777777" w:rsidR="009640DB" w:rsidRPr="0062289E" w:rsidRDefault="009640DB" w:rsidP="009640DB">
            <w:pPr>
              <w:jc w:val="center"/>
              <w:rPr>
                <w:rFonts w:ascii="Arial" w:hAnsi="Arial" w:cs="Arial"/>
                <w:color w:val="000000"/>
                <w:szCs w:val="21"/>
              </w:rPr>
            </w:pPr>
          </w:p>
        </w:tc>
      </w:tr>
      <w:tr w:rsidR="009640DB" w:rsidRPr="0062289E" w14:paraId="5F9ED4C2" w14:textId="77777777" w:rsidTr="0023433D">
        <w:tc>
          <w:tcPr>
            <w:tcW w:w="1859" w:type="pct"/>
          </w:tcPr>
          <w:p w14:paraId="706C07E0" w14:textId="7777777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Both parties</w:t>
            </w:r>
          </w:p>
        </w:tc>
        <w:tc>
          <w:tcPr>
            <w:tcW w:w="785" w:type="pct"/>
          </w:tcPr>
          <w:p w14:paraId="7B76FDC7" w14:textId="408237DB"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5</w:t>
            </w:r>
          </w:p>
        </w:tc>
        <w:tc>
          <w:tcPr>
            <w:tcW w:w="786" w:type="pct"/>
          </w:tcPr>
          <w:p w14:paraId="1EF2C098" w14:textId="5EA5A0C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41</w:t>
            </w:r>
          </w:p>
        </w:tc>
        <w:tc>
          <w:tcPr>
            <w:tcW w:w="785" w:type="pct"/>
          </w:tcPr>
          <w:p w14:paraId="61D34016" w14:textId="77777777" w:rsidR="009640DB" w:rsidRPr="0062289E" w:rsidRDefault="009640DB" w:rsidP="009640DB">
            <w:pPr>
              <w:jc w:val="center"/>
              <w:rPr>
                <w:rFonts w:ascii="Arial" w:hAnsi="Arial" w:cs="Arial"/>
                <w:color w:val="000000"/>
                <w:szCs w:val="21"/>
              </w:rPr>
            </w:pPr>
          </w:p>
        </w:tc>
        <w:tc>
          <w:tcPr>
            <w:tcW w:w="785" w:type="pct"/>
          </w:tcPr>
          <w:p w14:paraId="004E8707" w14:textId="77777777" w:rsidR="009640DB" w:rsidRPr="0062289E" w:rsidRDefault="009640DB" w:rsidP="009640DB">
            <w:pPr>
              <w:jc w:val="center"/>
              <w:rPr>
                <w:rFonts w:ascii="Arial" w:hAnsi="Arial" w:cs="Arial"/>
                <w:color w:val="000000"/>
                <w:szCs w:val="21"/>
              </w:rPr>
            </w:pPr>
          </w:p>
        </w:tc>
      </w:tr>
      <w:tr w:rsidR="009640DB" w:rsidRPr="0062289E" w14:paraId="79596DDC" w14:textId="77777777" w:rsidTr="0023433D">
        <w:tc>
          <w:tcPr>
            <w:tcW w:w="1859" w:type="pct"/>
          </w:tcPr>
          <w:p w14:paraId="6B54FFAD" w14:textId="7777777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lastRenderedPageBreak/>
              <w:t>Unknown</w:t>
            </w:r>
          </w:p>
        </w:tc>
        <w:tc>
          <w:tcPr>
            <w:tcW w:w="785" w:type="pct"/>
          </w:tcPr>
          <w:p w14:paraId="36E178F9" w14:textId="1315D26E"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23</w:t>
            </w:r>
          </w:p>
        </w:tc>
        <w:tc>
          <w:tcPr>
            <w:tcW w:w="786" w:type="pct"/>
          </w:tcPr>
          <w:p w14:paraId="02EABC4E" w14:textId="47367B29"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59</w:t>
            </w:r>
          </w:p>
        </w:tc>
        <w:tc>
          <w:tcPr>
            <w:tcW w:w="785" w:type="pct"/>
          </w:tcPr>
          <w:p w14:paraId="0246B9A2" w14:textId="77777777" w:rsidR="009640DB" w:rsidRPr="0062289E" w:rsidRDefault="009640DB" w:rsidP="009640DB">
            <w:pPr>
              <w:jc w:val="center"/>
              <w:rPr>
                <w:rFonts w:ascii="Arial" w:hAnsi="Arial" w:cs="Arial"/>
                <w:color w:val="000000"/>
                <w:szCs w:val="21"/>
              </w:rPr>
            </w:pPr>
          </w:p>
        </w:tc>
        <w:tc>
          <w:tcPr>
            <w:tcW w:w="785" w:type="pct"/>
          </w:tcPr>
          <w:p w14:paraId="6E4C1F4B" w14:textId="77777777" w:rsidR="009640DB" w:rsidRPr="0062289E" w:rsidRDefault="009640DB" w:rsidP="009640DB">
            <w:pPr>
              <w:jc w:val="center"/>
              <w:rPr>
                <w:rFonts w:ascii="Arial" w:hAnsi="Arial" w:cs="Arial"/>
                <w:color w:val="000000"/>
                <w:szCs w:val="21"/>
              </w:rPr>
            </w:pPr>
          </w:p>
        </w:tc>
      </w:tr>
      <w:tr w:rsidR="00A24BD7" w:rsidRPr="0062289E" w14:paraId="0EA1CF19" w14:textId="77777777" w:rsidTr="0023433D">
        <w:tc>
          <w:tcPr>
            <w:tcW w:w="1859" w:type="pct"/>
            <w:vAlign w:val="center"/>
          </w:tcPr>
          <w:p w14:paraId="76D87F97" w14:textId="77777777" w:rsidR="00A24BD7" w:rsidRPr="0062289E" w:rsidRDefault="00A24BD7" w:rsidP="0023433D">
            <w:pPr>
              <w:jc w:val="center"/>
              <w:rPr>
                <w:rFonts w:ascii="Arial" w:hAnsi="Arial" w:cs="Arial"/>
                <w:color w:val="000000"/>
                <w:szCs w:val="21"/>
              </w:rPr>
            </w:pPr>
            <w:r w:rsidRPr="0062289E">
              <w:rPr>
                <w:rFonts w:ascii="Arial" w:eastAsia="SimSun" w:hAnsi="Arial" w:cs="Arial"/>
                <w:b/>
                <w:iCs/>
                <w:color w:val="000000"/>
                <w:szCs w:val="21"/>
              </w:rPr>
              <w:t>Self-reported health status</w:t>
            </w:r>
          </w:p>
        </w:tc>
        <w:tc>
          <w:tcPr>
            <w:tcW w:w="785" w:type="pct"/>
          </w:tcPr>
          <w:p w14:paraId="6AA3A8A2" w14:textId="77777777" w:rsidR="00A24BD7" w:rsidRPr="0062289E" w:rsidRDefault="00A24BD7" w:rsidP="0023433D">
            <w:pPr>
              <w:jc w:val="center"/>
              <w:rPr>
                <w:rFonts w:ascii="Arial" w:hAnsi="Arial" w:cs="Arial"/>
                <w:color w:val="000000"/>
                <w:szCs w:val="21"/>
              </w:rPr>
            </w:pPr>
          </w:p>
        </w:tc>
        <w:tc>
          <w:tcPr>
            <w:tcW w:w="786" w:type="pct"/>
          </w:tcPr>
          <w:p w14:paraId="23893488" w14:textId="77777777" w:rsidR="00A24BD7" w:rsidRPr="0062289E" w:rsidRDefault="00A24BD7" w:rsidP="0023433D">
            <w:pPr>
              <w:jc w:val="center"/>
              <w:rPr>
                <w:rFonts w:ascii="Arial" w:hAnsi="Arial" w:cs="Arial"/>
                <w:color w:val="000000"/>
                <w:szCs w:val="21"/>
              </w:rPr>
            </w:pPr>
          </w:p>
        </w:tc>
        <w:tc>
          <w:tcPr>
            <w:tcW w:w="785" w:type="pct"/>
          </w:tcPr>
          <w:p w14:paraId="61B10B8A" w14:textId="2E66991D"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08</w:t>
            </w:r>
          </w:p>
        </w:tc>
        <w:tc>
          <w:tcPr>
            <w:tcW w:w="785" w:type="pct"/>
          </w:tcPr>
          <w:p w14:paraId="60148792" w14:textId="7664A48D" w:rsidR="00A24BD7" w:rsidRPr="0062289E" w:rsidRDefault="009640DB" w:rsidP="0023433D">
            <w:pPr>
              <w:jc w:val="center"/>
              <w:rPr>
                <w:rFonts w:ascii="Arial" w:hAnsi="Arial" w:cs="Arial"/>
                <w:color w:val="000000"/>
                <w:szCs w:val="21"/>
              </w:rPr>
            </w:pPr>
            <w:r w:rsidRPr="0062289E">
              <w:rPr>
                <w:rFonts w:ascii="Arial" w:hAnsi="Arial" w:cs="Arial"/>
                <w:color w:val="000000"/>
                <w:szCs w:val="21"/>
              </w:rPr>
              <w:t>0.78</w:t>
            </w:r>
          </w:p>
        </w:tc>
      </w:tr>
      <w:tr w:rsidR="009640DB" w:rsidRPr="0062289E" w14:paraId="47437E37" w14:textId="77777777" w:rsidTr="0023433D">
        <w:tc>
          <w:tcPr>
            <w:tcW w:w="1859" w:type="pct"/>
          </w:tcPr>
          <w:p w14:paraId="7092AA80" w14:textId="7777777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Very good</w:t>
            </w:r>
          </w:p>
        </w:tc>
        <w:tc>
          <w:tcPr>
            <w:tcW w:w="785" w:type="pct"/>
          </w:tcPr>
          <w:p w14:paraId="45A3E816" w14:textId="0C0D008C"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7</w:t>
            </w:r>
          </w:p>
        </w:tc>
        <w:tc>
          <w:tcPr>
            <w:tcW w:w="786" w:type="pct"/>
          </w:tcPr>
          <w:p w14:paraId="3C0B69EF" w14:textId="69DAC3B0"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34</w:t>
            </w:r>
          </w:p>
        </w:tc>
        <w:tc>
          <w:tcPr>
            <w:tcW w:w="785" w:type="pct"/>
          </w:tcPr>
          <w:p w14:paraId="1CEBDCC7" w14:textId="77777777" w:rsidR="009640DB" w:rsidRPr="0062289E" w:rsidRDefault="009640DB" w:rsidP="009640DB">
            <w:pPr>
              <w:jc w:val="center"/>
              <w:rPr>
                <w:rFonts w:ascii="Arial" w:hAnsi="Arial" w:cs="Arial"/>
                <w:color w:val="000000"/>
                <w:szCs w:val="21"/>
              </w:rPr>
            </w:pPr>
          </w:p>
        </w:tc>
        <w:tc>
          <w:tcPr>
            <w:tcW w:w="785" w:type="pct"/>
          </w:tcPr>
          <w:p w14:paraId="1F8187CD" w14:textId="77777777" w:rsidR="009640DB" w:rsidRPr="0062289E" w:rsidRDefault="009640DB" w:rsidP="009640DB">
            <w:pPr>
              <w:jc w:val="center"/>
              <w:rPr>
                <w:rFonts w:ascii="Arial" w:hAnsi="Arial" w:cs="Arial"/>
                <w:color w:val="000000"/>
                <w:szCs w:val="21"/>
              </w:rPr>
            </w:pPr>
          </w:p>
        </w:tc>
      </w:tr>
      <w:tr w:rsidR="009640DB" w:rsidRPr="0062289E" w14:paraId="439BE164" w14:textId="77777777" w:rsidTr="0023433D">
        <w:tc>
          <w:tcPr>
            <w:tcW w:w="1859" w:type="pct"/>
          </w:tcPr>
          <w:p w14:paraId="034DED69" w14:textId="7777777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Good</w:t>
            </w:r>
          </w:p>
        </w:tc>
        <w:tc>
          <w:tcPr>
            <w:tcW w:w="785" w:type="pct"/>
          </w:tcPr>
          <w:p w14:paraId="5F99780F" w14:textId="0892260F"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39</w:t>
            </w:r>
          </w:p>
        </w:tc>
        <w:tc>
          <w:tcPr>
            <w:tcW w:w="786" w:type="pct"/>
          </w:tcPr>
          <w:p w14:paraId="1D9FCA05" w14:textId="69CACF3C"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73</w:t>
            </w:r>
          </w:p>
        </w:tc>
        <w:tc>
          <w:tcPr>
            <w:tcW w:w="785" w:type="pct"/>
          </w:tcPr>
          <w:p w14:paraId="1615E1E2" w14:textId="77777777" w:rsidR="009640DB" w:rsidRPr="0062289E" w:rsidRDefault="009640DB" w:rsidP="009640DB">
            <w:pPr>
              <w:jc w:val="center"/>
              <w:rPr>
                <w:rFonts w:ascii="Arial" w:hAnsi="Arial" w:cs="Arial"/>
                <w:color w:val="000000"/>
                <w:szCs w:val="21"/>
              </w:rPr>
            </w:pPr>
          </w:p>
        </w:tc>
        <w:tc>
          <w:tcPr>
            <w:tcW w:w="785" w:type="pct"/>
          </w:tcPr>
          <w:p w14:paraId="60875A31" w14:textId="77777777" w:rsidR="009640DB" w:rsidRPr="0062289E" w:rsidRDefault="009640DB" w:rsidP="009640DB">
            <w:pPr>
              <w:jc w:val="center"/>
              <w:rPr>
                <w:rFonts w:ascii="Arial" w:hAnsi="Arial" w:cs="Arial"/>
                <w:color w:val="000000"/>
                <w:szCs w:val="21"/>
              </w:rPr>
            </w:pPr>
          </w:p>
        </w:tc>
      </w:tr>
      <w:tr w:rsidR="009640DB" w:rsidRPr="0062289E" w14:paraId="76C6FEA0" w14:textId="77777777" w:rsidTr="0023433D">
        <w:tc>
          <w:tcPr>
            <w:tcW w:w="1859" w:type="pct"/>
          </w:tcPr>
          <w:p w14:paraId="4E22A021" w14:textId="7777777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Average</w:t>
            </w:r>
          </w:p>
        </w:tc>
        <w:tc>
          <w:tcPr>
            <w:tcW w:w="785" w:type="pct"/>
          </w:tcPr>
          <w:p w14:paraId="2165F3EC" w14:textId="247D1D12"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57</w:t>
            </w:r>
          </w:p>
        </w:tc>
        <w:tc>
          <w:tcPr>
            <w:tcW w:w="786" w:type="pct"/>
          </w:tcPr>
          <w:p w14:paraId="5F4B67B8" w14:textId="6ED10112"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06</w:t>
            </w:r>
          </w:p>
        </w:tc>
        <w:tc>
          <w:tcPr>
            <w:tcW w:w="785" w:type="pct"/>
          </w:tcPr>
          <w:p w14:paraId="6AD6E684" w14:textId="77777777" w:rsidR="009640DB" w:rsidRPr="0062289E" w:rsidRDefault="009640DB" w:rsidP="009640DB">
            <w:pPr>
              <w:jc w:val="center"/>
              <w:rPr>
                <w:rFonts w:ascii="Arial" w:hAnsi="Arial" w:cs="Arial"/>
                <w:color w:val="000000"/>
                <w:szCs w:val="21"/>
              </w:rPr>
            </w:pPr>
          </w:p>
        </w:tc>
        <w:tc>
          <w:tcPr>
            <w:tcW w:w="785" w:type="pct"/>
          </w:tcPr>
          <w:p w14:paraId="51564CA4" w14:textId="77777777" w:rsidR="009640DB" w:rsidRPr="0062289E" w:rsidRDefault="009640DB" w:rsidP="009640DB">
            <w:pPr>
              <w:jc w:val="center"/>
              <w:rPr>
                <w:rFonts w:ascii="Arial" w:hAnsi="Arial" w:cs="Arial"/>
                <w:color w:val="000000"/>
                <w:szCs w:val="21"/>
              </w:rPr>
            </w:pPr>
          </w:p>
        </w:tc>
      </w:tr>
      <w:tr w:rsidR="009640DB" w:rsidRPr="0062289E" w14:paraId="77167C30" w14:textId="77777777" w:rsidTr="0023433D">
        <w:tc>
          <w:tcPr>
            <w:tcW w:w="1859" w:type="pct"/>
          </w:tcPr>
          <w:p w14:paraId="4B23322A" w14:textId="7777777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Bad</w:t>
            </w:r>
          </w:p>
        </w:tc>
        <w:tc>
          <w:tcPr>
            <w:tcW w:w="785" w:type="pct"/>
          </w:tcPr>
          <w:p w14:paraId="204860C8" w14:textId="6322FEF5"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2</w:t>
            </w:r>
          </w:p>
        </w:tc>
        <w:tc>
          <w:tcPr>
            <w:tcW w:w="786" w:type="pct"/>
          </w:tcPr>
          <w:p w14:paraId="13B5A53C" w14:textId="509BDABD"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w:t>
            </w:r>
          </w:p>
        </w:tc>
        <w:tc>
          <w:tcPr>
            <w:tcW w:w="785" w:type="pct"/>
          </w:tcPr>
          <w:p w14:paraId="3A90BAB3" w14:textId="77777777" w:rsidR="009640DB" w:rsidRPr="0062289E" w:rsidRDefault="009640DB" w:rsidP="009640DB">
            <w:pPr>
              <w:jc w:val="center"/>
              <w:rPr>
                <w:rFonts w:ascii="Arial" w:hAnsi="Arial" w:cs="Arial"/>
                <w:color w:val="000000"/>
                <w:szCs w:val="21"/>
              </w:rPr>
            </w:pPr>
          </w:p>
        </w:tc>
        <w:tc>
          <w:tcPr>
            <w:tcW w:w="785" w:type="pct"/>
          </w:tcPr>
          <w:p w14:paraId="5D573EF1" w14:textId="77777777" w:rsidR="009640DB" w:rsidRPr="0062289E" w:rsidRDefault="009640DB" w:rsidP="009640DB">
            <w:pPr>
              <w:jc w:val="center"/>
              <w:rPr>
                <w:rFonts w:ascii="Arial" w:hAnsi="Arial" w:cs="Arial"/>
                <w:color w:val="000000"/>
                <w:szCs w:val="21"/>
              </w:rPr>
            </w:pPr>
          </w:p>
        </w:tc>
      </w:tr>
      <w:tr w:rsidR="009640DB" w:rsidRPr="0062289E" w14:paraId="43D03347" w14:textId="77777777" w:rsidTr="0023433D">
        <w:tc>
          <w:tcPr>
            <w:tcW w:w="1859" w:type="pct"/>
          </w:tcPr>
          <w:p w14:paraId="34A73912" w14:textId="77777777"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Very bad</w:t>
            </w:r>
          </w:p>
        </w:tc>
        <w:tc>
          <w:tcPr>
            <w:tcW w:w="785" w:type="pct"/>
          </w:tcPr>
          <w:p w14:paraId="0E45364B" w14:textId="0623676B"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0</w:t>
            </w:r>
          </w:p>
        </w:tc>
        <w:tc>
          <w:tcPr>
            <w:tcW w:w="786" w:type="pct"/>
          </w:tcPr>
          <w:p w14:paraId="10408B0E" w14:textId="174336C9" w:rsidR="009640DB" w:rsidRPr="0062289E" w:rsidRDefault="009640DB" w:rsidP="009640DB">
            <w:pPr>
              <w:jc w:val="center"/>
              <w:rPr>
                <w:rFonts w:ascii="Arial" w:hAnsi="Arial" w:cs="Arial"/>
                <w:color w:val="000000"/>
                <w:szCs w:val="21"/>
              </w:rPr>
            </w:pPr>
            <w:r w:rsidRPr="0062289E">
              <w:rPr>
                <w:rFonts w:ascii="Arial" w:hAnsi="Arial" w:cs="Arial"/>
                <w:color w:val="000000"/>
                <w:szCs w:val="21"/>
              </w:rPr>
              <w:t>1</w:t>
            </w:r>
          </w:p>
        </w:tc>
        <w:tc>
          <w:tcPr>
            <w:tcW w:w="785" w:type="pct"/>
          </w:tcPr>
          <w:p w14:paraId="17234738" w14:textId="77777777" w:rsidR="009640DB" w:rsidRPr="0062289E" w:rsidRDefault="009640DB" w:rsidP="009640DB">
            <w:pPr>
              <w:jc w:val="center"/>
              <w:rPr>
                <w:rFonts w:ascii="Arial" w:hAnsi="Arial" w:cs="Arial"/>
                <w:color w:val="000000"/>
                <w:szCs w:val="21"/>
              </w:rPr>
            </w:pPr>
          </w:p>
        </w:tc>
        <w:tc>
          <w:tcPr>
            <w:tcW w:w="785" w:type="pct"/>
          </w:tcPr>
          <w:p w14:paraId="3F6FEC7C" w14:textId="77777777" w:rsidR="009640DB" w:rsidRPr="0062289E" w:rsidRDefault="009640DB" w:rsidP="009640DB">
            <w:pPr>
              <w:jc w:val="center"/>
              <w:rPr>
                <w:rFonts w:ascii="Arial" w:hAnsi="Arial" w:cs="Arial"/>
                <w:color w:val="000000"/>
                <w:szCs w:val="21"/>
              </w:rPr>
            </w:pPr>
          </w:p>
        </w:tc>
      </w:tr>
    </w:tbl>
    <w:p w14:paraId="70C22020" w14:textId="77777777" w:rsidR="00DA1014" w:rsidRPr="0062289E" w:rsidRDefault="00DA1014">
      <w:pPr>
        <w:widowControl/>
        <w:jc w:val="left"/>
        <w:rPr>
          <w:rFonts w:ascii="Arial" w:eastAsia="SimSun" w:hAnsi="Arial" w:cs="Arial"/>
          <w:color w:val="000000"/>
          <w:szCs w:val="21"/>
        </w:rPr>
      </w:pPr>
    </w:p>
    <w:sectPr w:rsidR="00DA1014" w:rsidRPr="0062289E">
      <w:footerReference w:type="even" r:id="rId7"/>
      <w:footerReference w:type="default" r:id="rId8"/>
      <w:footerReference w:type="firs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0C7F76" w14:textId="77777777" w:rsidR="00E036D1" w:rsidRDefault="00E036D1" w:rsidP="006A6B59">
      <w:r>
        <w:separator/>
      </w:r>
    </w:p>
  </w:endnote>
  <w:endnote w:type="continuationSeparator" w:id="0">
    <w:p w14:paraId="2B357728" w14:textId="77777777" w:rsidR="00E036D1" w:rsidRDefault="00E036D1" w:rsidP="006A6B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088F64" w14:textId="71641603" w:rsidR="0062289E" w:rsidRDefault="0062289E">
    <w:pPr>
      <w:pStyle w:val="Footer"/>
    </w:pPr>
    <w:r>
      <w:rPr>
        <w:noProof/>
      </w:rPr>
      <mc:AlternateContent>
        <mc:Choice Requires="wps">
          <w:drawing>
            <wp:anchor distT="0" distB="0" distL="0" distR="0" simplePos="0" relativeHeight="251659264" behindDoc="0" locked="0" layoutInCell="1" allowOverlap="1" wp14:anchorId="27AD67EE" wp14:editId="511EEE26">
              <wp:simplePos x="635" y="635"/>
              <wp:positionH relativeFrom="page">
                <wp:align>left</wp:align>
              </wp:positionH>
              <wp:positionV relativeFrom="page">
                <wp:align>bottom</wp:align>
              </wp:positionV>
              <wp:extent cx="2085975" cy="324485"/>
              <wp:effectExtent l="0" t="0" r="9525" b="0"/>
              <wp:wrapNone/>
              <wp:docPr id="649505163"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422DB480" w14:textId="6E727135" w:rsidR="0062289E" w:rsidRPr="0062289E" w:rsidRDefault="0062289E" w:rsidP="0062289E">
                          <w:pPr>
                            <w:rPr>
                              <w:rFonts w:ascii="Rockwell" w:eastAsia="Rockwell" w:hAnsi="Rockwell" w:cs="Rockwell"/>
                              <w:noProof/>
                              <w:color w:val="0078D7"/>
                              <w:sz w:val="18"/>
                              <w:szCs w:val="18"/>
                            </w:rPr>
                          </w:pPr>
                          <w:r w:rsidRPr="0062289E">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7AD67EE"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422DB480" w14:textId="6E727135" w:rsidR="0062289E" w:rsidRPr="0062289E" w:rsidRDefault="0062289E" w:rsidP="0062289E">
                    <w:pPr>
                      <w:rPr>
                        <w:rFonts w:ascii="Rockwell" w:eastAsia="Rockwell" w:hAnsi="Rockwell" w:cs="Rockwell"/>
                        <w:noProof/>
                        <w:color w:val="0078D7"/>
                        <w:sz w:val="18"/>
                        <w:szCs w:val="18"/>
                      </w:rPr>
                    </w:pPr>
                    <w:r w:rsidRPr="0062289E">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C21F5" w14:textId="4D546827" w:rsidR="0062289E" w:rsidRDefault="0062289E">
    <w:pPr>
      <w:pStyle w:val="Footer"/>
    </w:pPr>
    <w:r>
      <w:rPr>
        <w:noProof/>
      </w:rPr>
      <mc:AlternateContent>
        <mc:Choice Requires="wps">
          <w:drawing>
            <wp:anchor distT="0" distB="0" distL="0" distR="0" simplePos="0" relativeHeight="251660288" behindDoc="0" locked="0" layoutInCell="1" allowOverlap="1" wp14:anchorId="3A2C7AFB" wp14:editId="541B20F5">
              <wp:simplePos x="1144988" y="9907325"/>
              <wp:positionH relativeFrom="page">
                <wp:align>left</wp:align>
              </wp:positionH>
              <wp:positionV relativeFrom="page">
                <wp:align>bottom</wp:align>
              </wp:positionV>
              <wp:extent cx="2085975" cy="324485"/>
              <wp:effectExtent l="0" t="0" r="9525" b="0"/>
              <wp:wrapNone/>
              <wp:docPr id="80296672"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0AE34047" w14:textId="4B25A821" w:rsidR="0062289E" w:rsidRPr="0062289E" w:rsidRDefault="0062289E" w:rsidP="0062289E">
                          <w:pPr>
                            <w:rPr>
                              <w:rFonts w:ascii="Rockwell" w:eastAsia="Rockwell" w:hAnsi="Rockwell" w:cs="Rockwell"/>
                              <w:noProof/>
                              <w:color w:val="0078D7"/>
                              <w:sz w:val="18"/>
                              <w:szCs w:val="18"/>
                            </w:rPr>
                          </w:pPr>
                          <w:r w:rsidRPr="0062289E">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A2C7AFB"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0AE34047" w14:textId="4B25A821" w:rsidR="0062289E" w:rsidRPr="0062289E" w:rsidRDefault="0062289E" w:rsidP="0062289E">
                    <w:pPr>
                      <w:rPr>
                        <w:rFonts w:ascii="Rockwell" w:eastAsia="Rockwell" w:hAnsi="Rockwell" w:cs="Rockwell"/>
                        <w:noProof/>
                        <w:color w:val="0078D7"/>
                        <w:sz w:val="18"/>
                        <w:szCs w:val="18"/>
                      </w:rPr>
                    </w:pPr>
                    <w:r w:rsidRPr="0062289E">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39A9D" w14:textId="42D310E3" w:rsidR="0062289E" w:rsidRDefault="0062289E">
    <w:pPr>
      <w:pStyle w:val="Footer"/>
    </w:pPr>
    <w:r>
      <w:rPr>
        <w:noProof/>
      </w:rPr>
      <mc:AlternateContent>
        <mc:Choice Requires="wps">
          <w:drawing>
            <wp:anchor distT="0" distB="0" distL="0" distR="0" simplePos="0" relativeHeight="251658240" behindDoc="0" locked="0" layoutInCell="1" allowOverlap="1" wp14:anchorId="363BA29E" wp14:editId="1E9795DF">
              <wp:simplePos x="635" y="635"/>
              <wp:positionH relativeFrom="page">
                <wp:align>left</wp:align>
              </wp:positionH>
              <wp:positionV relativeFrom="page">
                <wp:align>bottom</wp:align>
              </wp:positionV>
              <wp:extent cx="2085975" cy="324485"/>
              <wp:effectExtent l="0" t="0" r="9525" b="0"/>
              <wp:wrapNone/>
              <wp:docPr id="596766464"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554DB37E" w14:textId="20EBC0D1" w:rsidR="0062289E" w:rsidRPr="0062289E" w:rsidRDefault="0062289E" w:rsidP="0062289E">
                          <w:pPr>
                            <w:rPr>
                              <w:rFonts w:ascii="Rockwell" w:eastAsia="Rockwell" w:hAnsi="Rockwell" w:cs="Rockwell"/>
                              <w:noProof/>
                              <w:color w:val="0078D7"/>
                              <w:sz w:val="18"/>
                              <w:szCs w:val="18"/>
                            </w:rPr>
                          </w:pPr>
                          <w:r w:rsidRPr="0062289E">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63BA29E"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554DB37E" w14:textId="20EBC0D1" w:rsidR="0062289E" w:rsidRPr="0062289E" w:rsidRDefault="0062289E" w:rsidP="0062289E">
                    <w:pPr>
                      <w:rPr>
                        <w:rFonts w:ascii="Rockwell" w:eastAsia="Rockwell" w:hAnsi="Rockwell" w:cs="Rockwell"/>
                        <w:noProof/>
                        <w:color w:val="0078D7"/>
                        <w:sz w:val="18"/>
                        <w:szCs w:val="18"/>
                      </w:rPr>
                    </w:pPr>
                    <w:r w:rsidRPr="0062289E">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39003E" w14:textId="77777777" w:rsidR="00E036D1" w:rsidRDefault="00E036D1" w:rsidP="006A6B59">
      <w:r>
        <w:separator/>
      </w:r>
    </w:p>
  </w:footnote>
  <w:footnote w:type="continuationSeparator" w:id="0">
    <w:p w14:paraId="2CCEE603" w14:textId="77777777" w:rsidR="00E036D1" w:rsidRDefault="00E036D1" w:rsidP="006A6B5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grammar="clean"/>
  <w:doNotTrackFormatting/>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33E"/>
    <w:rsid w:val="00000FBF"/>
    <w:rsid w:val="000058D8"/>
    <w:rsid w:val="00017CA5"/>
    <w:rsid w:val="00030199"/>
    <w:rsid w:val="00036BD4"/>
    <w:rsid w:val="000409D6"/>
    <w:rsid w:val="00046C31"/>
    <w:rsid w:val="000556A2"/>
    <w:rsid w:val="00055B4B"/>
    <w:rsid w:val="0006148F"/>
    <w:rsid w:val="00063746"/>
    <w:rsid w:val="00064C2F"/>
    <w:rsid w:val="00072B72"/>
    <w:rsid w:val="000748C9"/>
    <w:rsid w:val="000764B3"/>
    <w:rsid w:val="00091315"/>
    <w:rsid w:val="000B0560"/>
    <w:rsid w:val="000D0BC0"/>
    <w:rsid w:val="000E4B7D"/>
    <w:rsid w:val="001021BA"/>
    <w:rsid w:val="00106392"/>
    <w:rsid w:val="00116BB8"/>
    <w:rsid w:val="00120E36"/>
    <w:rsid w:val="00125460"/>
    <w:rsid w:val="00130F5B"/>
    <w:rsid w:val="00141BDE"/>
    <w:rsid w:val="0014570F"/>
    <w:rsid w:val="00145BD4"/>
    <w:rsid w:val="001566AF"/>
    <w:rsid w:val="00157AD2"/>
    <w:rsid w:val="001679FB"/>
    <w:rsid w:val="001766FB"/>
    <w:rsid w:val="001815F3"/>
    <w:rsid w:val="001B4260"/>
    <w:rsid w:val="001C09DF"/>
    <w:rsid w:val="001C622D"/>
    <w:rsid w:val="001D3828"/>
    <w:rsid w:val="001D68D7"/>
    <w:rsid w:val="001E5D7C"/>
    <w:rsid w:val="001E6A3D"/>
    <w:rsid w:val="001F5285"/>
    <w:rsid w:val="0020027B"/>
    <w:rsid w:val="0020086F"/>
    <w:rsid w:val="00203438"/>
    <w:rsid w:val="00212669"/>
    <w:rsid w:val="002145F6"/>
    <w:rsid w:val="00217E46"/>
    <w:rsid w:val="00254293"/>
    <w:rsid w:val="002678BE"/>
    <w:rsid w:val="00270561"/>
    <w:rsid w:val="00273B89"/>
    <w:rsid w:val="00273F67"/>
    <w:rsid w:val="002A4478"/>
    <w:rsid w:val="002B2518"/>
    <w:rsid w:val="002B5855"/>
    <w:rsid w:val="002E28C3"/>
    <w:rsid w:val="002E422B"/>
    <w:rsid w:val="002F2035"/>
    <w:rsid w:val="003067D8"/>
    <w:rsid w:val="00313197"/>
    <w:rsid w:val="00333735"/>
    <w:rsid w:val="00335D6A"/>
    <w:rsid w:val="003369FD"/>
    <w:rsid w:val="00344FD8"/>
    <w:rsid w:val="0034516E"/>
    <w:rsid w:val="00353659"/>
    <w:rsid w:val="0035506B"/>
    <w:rsid w:val="00356B8F"/>
    <w:rsid w:val="003833EB"/>
    <w:rsid w:val="00385C8A"/>
    <w:rsid w:val="0039247B"/>
    <w:rsid w:val="00393F14"/>
    <w:rsid w:val="003A1DD5"/>
    <w:rsid w:val="003A4BED"/>
    <w:rsid w:val="003C11D0"/>
    <w:rsid w:val="003C37F3"/>
    <w:rsid w:val="003C3A44"/>
    <w:rsid w:val="003D1605"/>
    <w:rsid w:val="003D3ACE"/>
    <w:rsid w:val="003E36AA"/>
    <w:rsid w:val="004224E6"/>
    <w:rsid w:val="00432805"/>
    <w:rsid w:val="00434CE2"/>
    <w:rsid w:val="00442097"/>
    <w:rsid w:val="004648F0"/>
    <w:rsid w:val="00472809"/>
    <w:rsid w:val="0047504E"/>
    <w:rsid w:val="004956C1"/>
    <w:rsid w:val="004B5BDC"/>
    <w:rsid w:val="004C1A50"/>
    <w:rsid w:val="004E2CD9"/>
    <w:rsid w:val="004E403C"/>
    <w:rsid w:val="004E4206"/>
    <w:rsid w:val="004F5161"/>
    <w:rsid w:val="005048F6"/>
    <w:rsid w:val="00507DB8"/>
    <w:rsid w:val="00514229"/>
    <w:rsid w:val="00520C09"/>
    <w:rsid w:val="00523823"/>
    <w:rsid w:val="005342C7"/>
    <w:rsid w:val="00544167"/>
    <w:rsid w:val="00552BCE"/>
    <w:rsid w:val="005741AA"/>
    <w:rsid w:val="005A0D93"/>
    <w:rsid w:val="005B6257"/>
    <w:rsid w:val="005C0061"/>
    <w:rsid w:val="005C346E"/>
    <w:rsid w:val="005E6AB1"/>
    <w:rsid w:val="005E7585"/>
    <w:rsid w:val="0060058C"/>
    <w:rsid w:val="006172B6"/>
    <w:rsid w:val="00620780"/>
    <w:rsid w:val="006211C5"/>
    <w:rsid w:val="0062289E"/>
    <w:rsid w:val="00626859"/>
    <w:rsid w:val="00635C00"/>
    <w:rsid w:val="00642BC6"/>
    <w:rsid w:val="006515CD"/>
    <w:rsid w:val="00653745"/>
    <w:rsid w:val="006568CB"/>
    <w:rsid w:val="0066132E"/>
    <w:rsid w:val="00675068"/>
    <w:rsid w:val="00676C9D"/>
    <w:rsid w:val="006820EC"/>
    <w:rsid w:val="006969B3"/>
    <w:rsid w:val="006A6B59"/>
    <w:rsid w:val="006B114D"/>
    <w:rsid w:val="006D6FE2"/>
    <w:rsid w:val="006E2E01"/>
    <w:rsid w:val="006E3761"/>
    <w:rsid w:val="006E5946"/>
    <w:rsid w:val="006E73EF"/>
    <w:rsid w:val="006E7B51"/>
    <w:rsid w:val="0070481F"/>
    <w:rsid w:val="00722C03"/>
    <w:rsid w:val="00734E1D"/>
    <w:rsid w:val="007365E7"/>
    <w:rsid w:val="00737178"/>
    <w:rsid w:val="00752A39"/>
    <w:rsid w:val="0075422F"/>
    <w:rsid w:val="00756BEE"/>
    <w:rsid w:val="00757A49"/>
    <w:rsid w:val="007623EE"/>
    <w:rsid w:val="007633CE"/>
    <w:rsid w:val="00772D39"/>
    <w:rsid w:val="00776F1F"/>
    <w:rsid w:val="007834D5"/>
    <w:rsid w:val="007839A2"/>
    <w:rsid w:val="0079060C"/>
    <w:rsid w:val="007C2E61"/>
    <w:rsid w:val="007C3AA3"/>
    <w:rsid w:val="007D1811"/>
    <w:rsid w:val="007D757B"/>
    <w:rsid w:val="007E6DAE"/>
    <w:rsid w:val="007E7698"/>
    <w:rsid w:val="007F16AD"/>
    <w:rsid w:val="007F5701"/>
    <w:rsid w:val="007F6D1D"/>
    <w:rsid w:val="007F7557"/>
    <w:rsid w:val="0081694F"/>
    <w:rsid w:val="00821D09"/>
    <w:rsid w:val="00826042"/>
    <w:rsid w:val="0085470C"/>
    <w:rsid w:val="00866E63"/>
    <w:rsid w:val="00870B8A"/>
    <w:rsid w:val="00875185"/>
    <w:rsid w:val="008906B0"/>
    <w:rsid w:val="008934AB"/>
    <w:rsid w:val="008964E6"/>
    <w:rsid w:val="008B78F6"/>
    <w:rsid w:val="008C38D2"/>
    <w:rsid w:val="008D35B0"/>
    <w:rsid w:val="008E0009"/>
    <w:rsid w:val="008E6481"/>
    <w:rsid w:val="008E7985"/>
    <w:rsid w:val="008F56CC"/>
    <w:rsid w:val="00910992"/>
    <w:rsid w:val="00910DD2"/>
    <w:rsid w:val="00910FB2"/>
    <w:rsid w:val="00912524"/>
    <w:rsid w:val="00912A17"/>
    <w:rsid w:val="00913C8B"/>
    <w:rsid w:val="009224A2"/>
    <w:rsid w:val="00937EC6"/>
    <w:rsid w:val="00950784"/>
    <w:rsid w:val="00951447"/>
    <w:rsid w:val="00953FB5"/>
    <w:rsid w:val="0096224B"/>
    <w:rsid w:val="009640DB"/>
    <w:rsid w:val="00971CC9"/>
    <w:rsid w:val="009B001F"/>
    <w:rsid w:val="009B3725"/>
    <w:rsid w:val="009C1942"/>
    <w:rsid w:val="009D5F23"/>
    <w:rsid w:val="009D61BA"/>
    <w:rsid w:val="009E62E3"/>
    <w:rsid w:val="009F06CA"/>
    <w:rsid w:val="009F1E91"/>
    <w:rsid w:val="00A16CCD"/>
    <w:rsid w:val="00A24BD7"/>
    <w:rsid w:val="00A2548F"/>
    <w:rsid w:val="00A35947"/>
    <w:rsid w:val="00A436AB"/>
    <w:rsid w:val="00A455B1"/>
    <w:rsid w:val="00A52909"/>
    <w:rsid w:val="00A5652A"/>
    <w:rsid w:val="00A661AD"/>
    <w:rsid w:val="00A705D4"/>
    <w:rsid w:val="00A72884"/>
    <w:rsid w:val="00A74260"/>
    <w:rsid w:val="00A812C8"/>
    <w:rsid w:val="00AA2D77"/>
    <w:rsid w:val="00AA2FFE"/>
    <w:rsid w:val="00AA521D"/>
    <w:rsid w:val="00AD1EF4"/>
    <w:rsid w:val="00AD3F12"/>
    <w:rsid w:val="00AE02F4"/>
    <w:rsid w:val="00AE58E5"/>
    <w:rsid w:val="00AE62B5"/>
    <w:rsid w:val="00AF3E03"/>
    <w:rsid w:val="00B13B7B"/>
    <w:rsid w:val="00B20170"/>
    <w:rsid w:val="00B2283C"/>
    <w:rsid w:val="00B234C6"/>
    <w:rsid w:val="00B54A85"/>
    <w:rsid w:val="00B5642C"/>
    <w:rsid w:val="00B70A0F"/>
    <w:rsid w:val="00B71F3A"/>
    <w:rsid w:val="00B75FF5"/>
    <w:rsid w:val="00B8219A"/>
    <w:rsid w:val="00B90881"/>
    <w:rsid w:val="00B94307"/>
    <w:rsid w:val="00B94EA9"/>
    <w:rsid w:val="00BA1164"/>
    <w:rsid w:val="00BB417B"/>
    <w:rsid w:val="00BC2F25"/>
    <w:rsid w:val="00BD5607"/>
    <w:rsid w:val="00BE0666"/>
    <w:rsid w:val="00BE74A4"/>
    <w:rsid w:val="00BF6267"/>
    <w:rsid w:val="00C034E8"/>
    <w:rsid w:val="00C157A5"/>
    <w:rsid w:val="00C16C08"/>
    <w:rsid w:val="00C20CAD"/>
    <w:rsid w:val="00C238EE"/>
    <w:rsid w:val="00C30B38"/>
    <w:rsid w:val="00C41FB3"/>
    <w:rsid w:val="00C47853"/>
    <w:rsid w:val="00C530A3"/>
    <w:rsid w:val="00C5494A"/>
    <w:rsid w:val="00C614A9"/>
    <w:rsid w:val="00C84ABB"/>
    <w:rsid w:val="00C95DE5"/>
    <w:rsid w:val="00CA2230"/>
    <w:rsid w:val="00CA4339"/>
    <w:rsid w:val="00CB4B2C"/>
    <w:rsid w:val="00CB6C79"/>
    <w:rsid w:val="00CC5C0F"/>
    <w:rsid w:val="00CE301F"/>
    <w:rsid w:val="00CE716B"/>
    <w:rsid w:val="00CF7A51"/>
    <w:rsid w:val="00D21A33"/>
    <w:rsid w:val="00D2208B"/>
    <w:rsid w:val="00D22C0F"/>
    <w:rsid w:val="00D3674B"/>
    <w:rsid w:val="00D42450"/>
    <w:rsid w:val="00D47DE9"/>
    <w:rsid w:val="00D622BE"/>
    <w:rsid w:val="00D62F94"/>
    <w:rsid w:val="00D66C03"/>
    <w:rsid w:val="00D753E2"/>
    <w:rsid w:val="00D8219C"/>
    <w:rsid w:val="00D85720"/>
    <w:rsid w:val="00D92DDB"/>
    <w:rsid w:val="00DA1014"/>
    <w:rsid w:val="00DB00C0"/>
    <w:rsid w:val="00DE011F"/>
    <w:rsid w:val="00DE5F68"/>
    <w:rsid w:val="00DF06B9"/>
    <w:rsid w:val="00DF26C4"/>
    <w:rsid w:val="00DF5CAA"/>
    <w:rsid w:val="00E00A18"/>
    <w:rsid w:val="00E036D1"/>
    <w:rsid w:val="00E07FCE"/>
    <w:rsid w:val="00E11EB6"/>
    <w:rsid w:val="00E23736"/>
    <w:rsid w:val="00E25673"/>
    <w:rsid w:val="00E37220"/>
    <w:rsid w:val="00E4789C"/>
    <w:rsid w:val="00E515E8"/>
    <w:rsid w:val="00E61716"/>
    <w:rsid w:val="00E666B5"/>
    <w:rsid w:val="00E770FD"/>
    <w:rsid w:val="00E829DD"/>
    <w:rsid w:val="00E8533E"/>
    <w:rsid w:val="00E90E3E"/>
    <w:rsid w:val="00E9294E"/>
    <w:rsid w:val="00E92A9C"/>
    <w:rsid w:val="00E96190"/>
    <w:rsid w:val="00E96895"/>
    <w:rsid w:val="00EA68CD"/>
    <w:rsid w:val="00EB41B9"/>
    <w:rsid w:val="00EC1C9D"/>
    <w:rsid w:val="00EE34C6"/>
    <w:rsid w:val="00EE64C2"/>
    <w:rsid w:val="00F01963"/>
    <w:rsid w:val="00F13EE5"/>
    <w:rsid w:val="00F14E8F"/>
    <w:rsid w:val="00F37D8E"/>
    <w:rsid w:val="00F51223"/>
    <w:rsid w:val="00F52CBE"/>
    <w:rsid w:val="00F53E43"/>
    <w:rsid w:val="00F751A1"/>
    <w:rsid w:val="00F813E4"/>
    <w:rsid w:val="00F87F1E"/>
    <w:rsid w:val="00F925DC"/>
    <w:rsid w:val="00F94511"/>
    <w:rsid w:val="00F94927"/>
    <w:rsid w:val="00F96919"/>
    <w:rsid w:val="00F97D2D"/>
    <w:rsid w:val="00FB44BF"/>
    <w:rsid w:val="00FC2AEC"/>
    <w:rsid w:val="00FC556E"/>
    <w:rsid w:val="00FD39FC"/>
    <w:rsid w:val="00FE40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E38945"/>
  <w15:chartTrackingRefBased/>
  <w15:docId w15:val="{99A1799F-A3E8-47DA-9D9C-288D6495A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E9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A6B59"/>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A6B59"/>
    <w:rPr>
      <w:sz w:val="18"/>
      <w:szCs w:val="18"/>
    </w:rPr>
  </w:style>
  <w:style w:type="paragraph" w:styleId="Footer">
    <w:name w:val="footer"/>
    <w:basedOn w:val="Normal"/>
    <w:link w:val="FooterChar"/>
    <w:uiPriority w:val="99"/>
    <w:unhideWhenUsed/>
    <w:rsid w:val="006A6B5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A6B59"/>
    <w:rPr>
      <w:sz w:val="18"/>
      <w:szCs w:val="18"/>
    </w:rPr>
  </w:style>
  <w:style w:type="character" w:customStyle="1" w:styleId="gnvwddmdl3b">
    <w:name w:val="gnvwddmdl3b"/>
    <w:basedOn w:val="DefaultParagraphFont"/>
    <w:qFormat/>
    <w:rsid w:val="006A6B59"/>
  </w:style>
  <w:style w:type="paragraph" w:styleId="HTMLPreformatted">
    <w:name w:val="HTML Preformatted"/>
    <w:basedOn w:val="Normal"/>
    <w:link w:val="HTMLPreformattedChar"/>
    <w:uiPriority w:val="99"/>
    <w:unhideWhenUsed/>
    <w:qFormat/>
    <w:rsid w:val="00CB6C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14:ligatures w14:val="none"/>
    </w:rPr>
  </w:style>
  <w:style w:type="character" w:customStyle="1" w:styleId="HTMLPreformattedChar">
    <w:name w:val="HTML Preformatted Char"/>
    <w:basedOn w:val="DefaultParagraphFont"/>
    <w:link w:val="HTMLPreformatted"/>
    <w:uiPriority w:val="99"/>
    <w:qFormat/>
    <w:rsid w:val="00CB6C79"/>
    <w:rPr>
      <w:rFonts w:ascii="SimSun" w:eastAsia="SimSun" w:hAnsi="SimSun" w:cs="SimSun"/>
      <w:kern w:val="0"/>
      <w:sz w:val="24"/>
      <w:szCs w:val="24"/>
      <w14:ligatures w14:val="none"/>
    </w:rPr>
  </w:style>
  <w:style w:type="paragraph" w:styleId="Revision">
    <w:name w:val="Revision"/>
    <w:hidden/>
    <w:uiPriority w:val="99"/>
    <w:semiHidden/>
    <w:rsid w:val="00776F1F"/>
  </w:style>
  <w:style w:type="paragraph" w:styleId="Bibliography">
    <w:name w:val="Bibliography"/>
    <w:basedOn w:val="Normal"/>
    <w:next w:val="Normal"/>
    <w:uiPriority w:val="37"/>
    <w:semiHidden/>
    <w:unhideWhenUsed/>
    <w:rsid w:val="006E2E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0196">
      <w:bodyDiv w:val="1"/>
      <w:marLeft w:val="0"/>
      <w:marRight w:val="0"/>
      <w:marTop w:val="0"/>
      <w:marBottom w:val="0"/>
      <w:divBdr>
        <w:top w:val="none" w:sz="0" w:space="0" w:color="auto"/>
        <w:left w:val="none" w:sz="0" w:space="0" w:color="auto"/>
        <w:bottom w:val="none" w:sz="0" w:space="0" w:color="auto"/>
        <w:right w:val="none" w:sz="0" w:space="0" w:color="auto"/>
      </w:divBdr>
    </w:div>
    <w:div w:id="191262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9A777-6E0A-407B-8522-FE9894B84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12384</Words>
  <Characters>70589</Characters>
  <Application>Microsoft Office Word</Application>
  <DocSecurity>0</DocSecurity>
  <Lines>588</Lines>
  <Paragraphs>165</Paragraphs>
  <ScaleCrop>false</ScaleCrop>
  <Company/>
  <LinksUpToDate>false</LinksUpToDate>
  <CharactersWithSpaces>8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7 ginger</dc:creator>
  <cp:keywords/>
  <dc:description/>
  <cp:lastModifiedBy>Nicholson, Tamara</cp:lastModifiedBy>
  <cp:revision>3</cp:revision>
  <dcterms:created xsi:type="dcterms:W3CDTF">2025-03-04T20:21:00Z</dcterms:created>
  <dcterms:modified xsi:type="dcterms:W3CDTF">2025-03-0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2391ef00,26b6a98b,4c93ae0</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03-04T20:21:05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637daca9-c84d-4781-9df8-3d2a29d9495e</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